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FA467D" w14:textId="77777777" w:rsidR="006B23AA" w:rsidRDefault="00BA5B3C" w:rsidP="006A50FA">
      <w:pPr>
        <w:pStyle w:val="Heading1"/>
      </w:pPr>
      <w:r w:rsidRPr="005A50CF">
        <w:t>Controlled Measurement</w:t>
      </w:r>
      <w:r w:rsidR="006A50FA">
        <w:t xml:space="preserve"> and </w:t>
      </w:r>
      <w:r w:rsidR="0010241B">
        <w:t>Comparative Analysis</w:t>
      </w:r>
      <w:r w:rsidR="006A50FA">
        <w:t xml:space="preserve"> </w:t>
      </w:r>
      <w:r w:rsidRPr="005A50CF">
        <w:t xml:space="preserve">of Multiple Cellular Components in </w:t>
      </w:r>
      <w:r w:rsidRPr="004D50CA">
        <w:rPr>
          <w:i/>
        </w:rPr>
        <w:t>E. coli</w:t>
      </w:r>
      <w:r w:rsidR="006A50FA">
        <w:t xml:space="preserve"> under Long-Term Starvation</w:t>
      </w:r>
    </w:p>
    <w:p w14:paraId="276ED159" w14:textId="77777777" w:rsidR="006A50FA" w:rsidRPr="006A50FA" w:rsidRDefault="006A50FA" w:rsidP="006A50FA"/>
    <w:p w14:paraId="6162160D" w14:textId="77777777" w:rsidR="005A50CF" w:rsidRPr="005A50CF" w:rsidRDefault="00BA5B3C" w:rsidP="005A50CF">
      <w:pPr>
        <w:pStyle w:val="BodyText"/>
      </w:pPr>
      <w:r w:rsidRPr="005A50CF">
        <w:t>John R. Houser</w:t>
      </w:r>
      <w:r w:rsidR="006B23AA" w:rsidRPr="006B23AA">
        <w:rPr>
          <w:vertAlign w:val="superscript"/>
        </w:rPr>
        <w:t>1</w:t>
      </w:r>
      <w:proofErr w:type="gramStart"/>
      <w:r w:rsidR="006B23AA">
        <w:rPr>
          <w:vertAlign w:val="superscript"/>
        </w:rPr>
        <w:t>,2</w:t>
      </w:r>
      <w:proofErr w:type="gramEnd"/>
      <w:r w:rsidRPr="005A50CF">
        <w:t>, Craig Barnhart</w:t>
      </w:r>
      <w:r w:rsidR="006B23AA" w:rsidRPr="006B23AA">
        <w:rPr>
          <w:vertAlign w:val="superscript"/>
        </w:rPr>
        <w:t>1</w:t>
      </w:r>
      <w:r w:rsidR="006B23AA">
        <w:rPr>
          <w:vertAlign w:val="superscript"/>
        </w:rPr>
        <w:t>,2</w:t>
      </w:r>
      <w:r w:rsidRPr="005A50CF">
        <w:t>, Dan</w:t>
      </w:r>
      <w:r w:rsidR="005A50CF">
        <w:t>iel R.</w:t>
      </w:r>
      <w:r w:rsidRPr="005A50CF">
        <w:t xml:space="preserve"> Boutz</w:t>
      </w:r>
      <w:r w:rsidR="006B23AA" w:rsidRPr="006B23AA">
        <w:rPr>
          <w:vertAlign w:val="superscript"/>
        </w:rPr>
        <w:t>1</w:t>
      </w:r>
      <w:r w:rsidR="006B23AA">
        <w:rPr>
          <w:vertAlign w:val="superscript"/>
        </w:rPr>
        <w:t>,2</w:t>
      </w:r>
      <w:r w:rsidRPr="005A50CF">
        <w:t xml:space="preserve">, Sean </w:t>
      </w:r>
      <w:r w:rsidR="005A50CF">
        <w:t xml:space="preserve">M. </w:t>
      </w:r>
      <w:r w:rsidRPr="005A50CF">
        <w:t>Carroll</w:t>
      </w:r>
      <w:r w:rsidR="006B23AA">
        <w:rPr>
          <w:vertAlign w:val="superscript"/>
        </w:rPr>
        <w:t>3</w:t>
      </w:r>
      <w:r w:rsidRPr="005A50CF">
        <w:t>,</w:t>
      </w:r>
      <w:r w:rsidR="005A50CF">
        <w:t xml:space="preserve"> </w:t>
      </w:r>
      <w:r w:rsidRPr="005A50CF">
        <w:t>Josh</w:t>
      </w:r>
      <w:r w:rsidR="005A50CF">
        <w:t>ua K.</w:t>
      </w:r>
      <w:r w:rsidRPr="005A50CF">
        <w:t xml:space="preserve"> Michener</w:t>
      </w:r>
      <w:r w:rsidR="006B23AA">
        <w:rPr>
          <w:vertAlign w:val="superscript"/>
        </w:rPr>
        <w:t>3</w:t>
      </w:r>
      <w:r w:rsidRPr="005A50CF">
        <w:t xml:space="preserve">, Brittany </w:t>
      </w:r>
      <w:r w:rsidR="005A50CF">
        <w:t xml:space="preserve">D. </w:t>
      </w:r>
      <w:r w:rsidRPr="005A50CF">
        <w:t>Needham</w:t>
      </w:r>
      <w:r w:rsidR="006B23AA" w:rsidRPr="006B23AA">
        <w:rPr>
          <w:vertAlign w:val="superscript"/>
        </w:rPr>
        <w:t>1</w:t>
      </w:r>
      <w:r w:rsidR="006B23AA">
        <w:rPr>
          <w:vertAlign w:val="superscript"/>
        </w:rPr>
        <w:t>,2</w:t>
      </w:r>
      <w:r w:rsidRPr="005A50CF">
        <w:t>, Ophelia Papoulas</w:t>
      </w:r>
      <w:r w:rsidR="006B23AA" w:rsidRPr="006B23AA">
        <w:rPr>
          <w:vertAlign w:val="superscript"/>
        </w:rPr>
        <w:t>1</w:t>
      </w:r>
      <w:r w:rsidR="006B23AA">
        <w:rPr>
          <w:vertAlign w:val="superscript"/>
        </w:rPr>
        <w:t>,2</w:t>
      </w:r>
      <w:r w:rsidRPr="005A50CF">
        <w:t xml:space="preserve">, </w:t>
      </w:r>
      <w:proofErr w:type="spellStart"/>
      <w:r w:rsidRPr="005A50CF">
        <w:t>Viswanadham</w:t>
      </w:r>
      <w:proofErr w:type="spellEnd"/>
      <w:r w:rsidRPr="005A50CF">
        <w:t xml:space="preserve"> Sridhara</w:t>
      </w:r>
      <w:r w:rsidR="006B23AA">
        <w:rPr>
          <w:vertAlign w:val="superscript"/>
        </w:rPr>
        <w:t>4</w:t>
      </w:r>
      <w:r w:rsidRPr="005A50CF">
        <w:t xml:space="preserve">, </w:t>
      </w:r>
      <w:proofErr w:type="spellStart"/>
      <w:r w:rsidRPr="005A50CF">
        <w:t>Dariy</w:t>
      </w:r>
      <w:r w:rsidR="005A50CF">
        <w:t>a</w:t>
      </w:r>
      <w:proofErr w:type="spellEnd"/>
      <w:r w:rsidR="005A50CF">
        <w:t xml:space="preserve"> K. Sydykova</w:t>
      </w:r>
      <w:r w:rsidR="006B23AA" w:rsidRPr="006B23AA">
        <w:rPr>
          <w:vertAlign w:val="superscript"/>
        </w:rPr>
        <w:t>1</w:t>
      </w:r>
      <w:r w:rsidR="005A50CF">
        <w:t>, Christopher J. Marx</w:t>
      </w:r>
      <w:r w:rsidR="006B23AA">
        <w:rPr>
          <w:vertAlign w:val="superscript"/>
        </w:rPr>
        <w:t>3,5</w:t>
      </w:r>
      <w:r w:rsidR="005A50CF">
        <w:t>, M. Steph</w:t>
      </w:r>
      <w:r w:rsidRPr="005A50CF">
        <w:t>en Trent</w:t>
      </w:r>
      <w:r w:rsidR="006B23AA" w:rsidRPr="006B23AA">
        <w:rPr>
          <w:vertAlign w:val="superscript"/>
        </w:rPr>
        <w:t>1</w:t>
      </w:r>
      <w:r w:rsidR="006B23AA">
        <w:rPr>
          <w:vertAlign w:val="superscript"/>
        </w:rPr>
        <w:t>,2,6</w:t>
      </w:r>
      <w:r w:rsidRPr="005A50CF">
        <w:t>, Jeff</w:t>
      </w:r>
      <w:r w:rsidR="005A50CF">
        <w:t>rey E.</w:t>
      </w:r>
      <w:r w:rsidRPr="005A50CF">
        <w:t xml:space="preserve"> Barrick</w:t>
      </w:r>
      <w:r w:rsidR="006B23AA" w:rsidRPr="006B23AA">
        <w:rPr>
          <w:vertAlign w:val="superscript"/>
        </w:rPr>
        <w:t>1</w:t>
      </w:r>
      <w:r w:rsidR="006B23AA">
        <w:rPr>
          <w:vertAlign w:val="superscript"/>
        </w:rPr>
        <w:t>,2,4,6</w:t>
      </w:r>
      <w:r w:rsidR="006B23AA" w:rsidRPr="006B23AA">
        <w:rPr>
          <w:vertAlign w:val="superscript"/>
        </w:rPr>
        <w:t>#</w:t>
      </w:r>
      <w:r w:rsidRPr="005A50CF">
        <w:t xml:space="preserve">, Edward </w:t>
      </w:r>
      <w:r w:rsidR="005A50CF">
        <w:t xml:space="preserve">M. </w:t>
      </w:r>
      <w:r w:rsidRPr="005A50CF">
        <w:t>Marcotte</w:t>
      </w:r>
      <w:r w:rsidR="006B23AA" w:rsidRPr="006B23AA">
        <w:rPr>
          <w:vertAlign w:val="superscript"/>
        </w:rPr>
        <w:t>1</w:t>
      </w:r>
      <w:r w:rsidR="006B23AA">
        <w:rPr>
          <w:vertAlign w:val="superscript"/>
        </w:rPr>
        <w:t>,2,4,6</w:t>
      </w:r>
      <w:r w:rsidR="006B23AA" w:rsidRPr="006B23AA">
        <w:rPr>
          <w:vertAlign w:val="superscript"/>
        </w:rPr>
        <w:t>#</w:t>
      </w:r>
      <w:r w:rsidR="005A50CF">
        <w:t xml:space="preserve">, </w:t>
      </w:r>
      <w:r w:rsidR="005A50CF" w:rsidRPr="005A50CF">
        <w:t>Claus</w:t>
      </w:r>
      <w:r w:rsidR="005A50CF">
        <w:t xml:space="preserve"> O. Wilke</w:t>
      </w:r>
      <w:r w:rsidR="006B23AA" w:rsidRPr="006B23AA">
        <w:rPr>
          <w:vertAlign w:val="superscript"/>
        </w:rPr>
        <w:t>1</w:t>
      </w:r>
      <w:r w:rsidR="006B23AA">
        <w:rPr>
          <w:vertAlign w:val="superscript"/>
        </w:rPr>
        <w:t>,2,4,7</w:t>
      </w:r>
      <w:r w:rsidR="006B23AA" w:rsidRPr="006B23AA">
        <w:rPr>
          <w:vertAlign w:val="superscript"/>
        </w:rPr>
        <w:t>#</w:t>
      </w:r>
    </w:p>
    <w:p w14:paraId="0AF4DEF2" w14:textId="77777777" w:rsidR="006B23AA" w:rsidRDefault="006B23AA" w:rsidP="005A50CF">
      <w:pPr>
        <w:pStyle w:val="BodyText"/>
      </w:pPr>
      <w:r w:rsidRPr="006B23AA">
        <w:rPr>
          <w:vertAlign w:val="superscript"/>
        </w:rPr>
        <w:t>1</w:t>
      </w:r>
      <w:r>
        <w:t>Institu</w:t>
      </w:r>
      <w:r w:rsidR="00D60D28">
        <w:t>te for</w:t>
      </w:r>
      <w:r>
        <w:t xml:space="preserve">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Department of Biological Sciences, University of Idaho</w:t>
      </w:r>
      <w:r>
        <w:br/>
      </w:r>
      <w:r>
        <w:rPr>
          <w:vertAlign w:val="superscript"/>
        </w:rPr>
        <w:t>6</w:t>
      </w:r>
      <w:r>
        <w:t>Department of Molecular Biosciences, The University of Texas at Austin</w:t>
      </w:r>
      <w:r>
        <w:br/>
      </w:r>
      <w:r>
        <w:rPr>
          <w:vertAlign w:val="superscript"/>
        </w:rPr>
        <w:t>7</w:t>
      </w:r>
      <w:r>
        <w:t>Department of Integrative Biology, The University of Texas at Austin</w:t>
      </w:r>
    </w:p>
    <w:p w14:paraId="6F19A4CE" w14:textId="77777777" w:rsidR="006B23AA" w:rsidRDefault="006B23AA" w:rsidP="005A50CF">
      <w:pPr>
        <w:pStyle w:val="BodyText"/>
        <w:rPr>
          <w:vertAlign w:val="superscript"/>
        </w:rPr>
      </w:pPr>
    </w:p>
    <w:p w14:paraId="45D46A32" w14:textId="77777777" w:rsidR="006B23AA" w:rsidRDefault="006B23AA" w:rsidP="005A50CF">
      <w:pPr>
        <w:pStyle w:val="BodyText"/>
      </w:pPr>
      <w:r w:rsidRPr="006B23AA">
        <w:rPr>
          <w:vertAlign w:val="superscript"/>
        </w:rPr>
        <w:t>#</w:t>
      </w:r>
      <w:r w:rsidRPr="006B23AA">
        <w:t>Address</w:t>
      </w:r>
      <w:r>
        <w:t xml:space="preserve"> correspondence to: Jeffrey E. </w:t>
      </w:r>
      <w:proofErr w:type="spellStart"/>
      <w:r>
        <w:t>Barrick</w:t>
      </w:r>
      <w:proofErr w:type="spellEnd"/>
      <w:r>
        <w:t xml:space="preserve">, </w:t>
      </w:r>
      <w:hyperlink r:id="rId9" w:history="1">
        <w:r w:rsidRPr="00FB7C4E">
          <w:rPr>
            <w:rStyle w:val="Hyperlink"/>
          </w:rPr>
          <w:t>jbarrick@cm.utexas.edu</w:t>
        </w:r>
      </w:hyperlink>
      <w:r>
        <w:t xml:space="preserve">; Edward M. </w:t>
      </w:r>
      <w:proofErr w:type="spellStart"/>
      <w:r>
        <w:t>Marcotte</w:t>
      </w:r>
      <w:proofErr w:type="spellEnd"/>
      <w:r>
        <w:t xml:space="preserve">, </w:t>
      </w:r>
      <w:hyperlink r:id="rId10" w:history="1">
        <w:r w:rsidRPr="00FB7C4E">
          <w:rPr>
            <w:rStyle w:val="Hyperlink"/>
          </w:rPr>
          <w:t>marcotte@icmb.utexas.edu</w:t>
        </w:r>
      </w:hyperlink>
      <w:r>
        <w:t xml:space="preserve">; Claus O. Wilke, </w:t>
      </w:r>
      <w:hyperlink r:id="rId11" w:history="1">
        <w:r w:rsidRPr="00FB7C4E">
          <w:rPr>
            <w:rStyle w:val="Hyperlink"/>
          </w:rPr>
          <w:t>wilke@austin.utexas.edu</w:t>
        </w:r>
      </w:hyperlink>
    </w:p>
    <w:p w14:paraId="00FAE7A5" w14:textId="77777777" w:rsidR="006B23AA" w:rsidRDefault="006B23AA" w:rsidP="005A50CF">
      <w:pPr>
        <w:pStyle w:val="Heading2"/>
      </w:pPr>
    </w:p>
    <w:p w14:paraId="34955280" w14:textId="77777777" w:rsidR="005A50CF" w:rsidRDefault="005A50CF" w:rsidP="005A50CF">
      <w:pPr>
        <w:pStyle w:val="Heading2"/>
      </w:pPr>
      <w:r>
        <w:t>Abstract</w:t>
      </w:r>
    </w:p>
    <w:p w14:paraId="5F8ABCC2" w14:textId="77777777" w:rsidR="005A50CF" w:rsidRDefault="00BA5B3C" w:rsidP="00A3644C">
      <w:pPr>
        <w:pStyle w:val="NoSpacing"/>
      </w:pPr>
      <w:commentRangeStart w:id="0"/>
      <w:r>
        <w:t xml:space="preserve">Genome wide </w:t>
      </w:r>
      <w:proofErr w:type="gramStart"/>
      <w:r>
        <w:t>models</w:t>
      </w:r>
      <w:proofErr w:type="gramEnd"/>
      <w:r>
        <w:t xml:space="preserve"> are </w:t>
      </w:r>
      <w:proofErr w:type="gramStart"/>
      <w:r>
        <w:t>a useful tool</w:t>
      </w:r>
      <w:proofErr w:type="gramEnd"/>
      <w:r>
        <w:t xml:space="preserve"> in synthetic engineering of biology. Most genome-wide models however focus on individual subsystems, or networks, of the cell, such as in flux balance models of metabolism. Recent effort has been focused on how to best integrate models of separate subsystems (e.g. transcription, metabolism, etc.). Thus, there is a need for consistent and comparable measurements of these different cellular components. Though many large data sets exist for specific types of cellular components (e.g. RNA e</w:t>
      </w:r>
      <w:r>
        <w:t>x</w:t>
      </w:r>
      <w:r>
        <w:t>pression, protein abundances, and metabolites) there is a lack of data that span multiple different sub-systems under the same controlled conditions. Here we present genome-wide measurements on RNA and proteins as well as lipids and metabolic fluxes from E. coli grown under identically controlled conditions. These data serve as a resource for building integrative models of cellular processes. Specifically, we present data from a long-term gl</w:t>
      </w:r>
      <w:r>
        <w:t>u</w:t>
      </w:r>
      <w:r>
        <w:t>cose starvation time course. These data comprise the first completed results from a series of planned experiments considering different environmental conditions. Furthermore we characterize and discuss the general trends seen in this time course comparing and co</w:t>
      </w:r>
      <w:r>
        <w:t>n</w:t>
      </w:r>
      <w:r>
        <w:t xml:space="preserve">trasting our data sets on different sub-processes. </w:t>
      </w:r>
      <w:commentRangeEnd w:id="0"/>
      <w:r w:rsidR="00077A7B">
        <w:rPr>
          <w:rStyle w:val="CommentReference"/>
          <w:color w:val="00000A"/>
        </w:rPr>
        <w:commentReference w:id="0"/>
      </w:r>
    </w:p>
    <w:p w14:paraId="68785606" w14:textId="77777777"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6B8909C8" w14:textId="77777777" w:rsidR="00B05A6C" w:rsidRDefault="00BA5B3C" w:rsidP="00263053">
      <w:pPr>
        <w:pStyle w:val="Heading1"/>
      </w:pPr>
      <w:r>
        <w:t>Introduction</w:t>
      </w:r>
    </w:p>
    <w:p w14:paraId="03492330" w14:textId="77777777"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as </w:t>
      </w:r>
      <w:r w:rsidR="00B05A6C" w:rsidRPr="00EE3AEA">
        <w:rPr>
          <w:i/>
        </w:rPr>
        <w:t>E. coli</w:t>
      </w:r>
      <w:r w:rsidR="00774C5F">
        <w:rPr>
          <w:i/>
        </w:rPr>
        <w:t>,</w:t>
      </w:r>
      <w:r w:rsidR="00B05A6C">
        <w:t xml:space="preserve"> as it reaches an exponential rate of cell division </w:t>
      </w:r>
      <w:r w:rsidR="00B05A6C">
        <w:lastRenderedPageBreak/>
        <w:t xml:space="preserve">after an initial lag phase and then eventually ceases dividing when nutrients are exhausted </w:t>
      </w:r>
      <w:r w:rsidR="00207439">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207439">
        <w:fldChar w:fldCharType="separate"/>
      </w:r>
      <w:r w:rsidR="00B05A6C">
        <w:rPr>
          <w:noProof/>
        </w:rPr>
        <w:t>(Neidhardt and Curtiss, 1996)</w:t>
      </w:r>
      <w:r w:rsidR="00207439">
        <w:fldChar w:fldCharType="end"/>
      </w:r>
      <w:r w:rsidR="00B05A6C">
        <w:t xml:space="preserve">. However, </w:t>
      </w:r>
      <w:r>
        <w:t xml:space="preserve">how </w:t>
      </w:r>
      <w:r w:rsidR="00B05A6C">
        <w:t xml:space="preserve">these changes </w:t>
      </w:r>
      <w:r>
        <w:t xml:space="preserve">affect </w:t>
      </w:r>
      <w:r w:rsidR="00B05A6C">
        <w:t>specific cellular comp</w:t>
      </w:r>
      <w:r w:rsidR="00B05A6C">
        <w:t>o</w:t>
      </w:r>
      <w:r w:rsidR="00B05A6C">
        <w:t>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ork</w:t>
      </w:r>
      <w:r w:rsidR="00D16365">
        <w:t xml:space="preserve">s, even if done at the genome </w:t>
      </w:r>
      <w:r w:rsidR="00B05A6C">
        <w:t>scale</w:t>
      </w:r>
      <w:r w:rsidR="00D16365">
        <w:t>, tend to have limited completeness</w:t>
      </w:r>
      <w:r>
        <w:t>,</w:t>
      </w:r>
      <w:r w:rsidR="00B05A6C">
        <w:t xml:space="preserve"> in at least two ways. First, most studies consist of the piece-wise collection of only one type of genome-scale data. Second, technological limit</w:t>
      </w:r>
      <w:r w:rsidR="00B05A6C">
        <w:t>a</w:t>
      </w:r>
      <w:r w:rsidR="00B05A6C">
        <w:t>tions often prevent the detection of some subset of molecules in a category of interest. For example, small bacterial RNA species with key roles in regulation are lost when using typ</w:t>
      </w:r>
      <w:r w:rsidR="00B05A6C">
        <w:t>i</w:t>
      </w:r>
      <w:r w:rsidR="00B05A6C">
        <w:t xml:space="preserve">cal purification methods </w:t>
      </w:r>
      <w:r w:rsidR="00207439">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207439">
        <w:fldChar w:fldCharType="separate"/>
      </w:r>
      <w:r w:rsidR="00B05A6C">
        <w:rPr>
          <w:noProof/>
        </w:rPr>
        <w:t>(Stead et al., 2012)</w:t>
      </w:r>
      <w:r w:rsidR="00207439">
        <w:fldChar w:fldCharType="end"/>
      </w:r>
      <w:r w:rsidR="00D16365">
        <w:t>. Furthermore, DNA microarray-</w:t>
      </w:r>
      <w:r w:rsidR="00B05A6C">
        <w:t>based methods for</w:t>
      </w:r>
      <w:r>
        <w:t xml:space="preserve"> profiling gene expression can</w:t>
      </w:r>
      <w:r w:rsidR="00B05A6C">
        <w:t xml:space="preserve"> only detect specific RNA sequences depending on the d</w:t>
      </w:r>
      <w:r w:rsidR="00B05A6C">
        <w:t>e</w:t>
      </w:r>
      <w:r w:rsidR="00B05A6C">
        <w:t>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207439">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207439">
        <w:fldChar w:fldCharType="separate"/>
      </w:r>
      <w:r w:rsidR="00B05A6C">
        <w:rPr>
          <w:noProof/>
        </w:rPr>
        <w:t>(Wang et al., 2009)</w:t>
      </w:r>
      <w:r w:rsidR="00207439">
        <w:fldChar w:fldCharType="end"/>
      </w:r>
      <w:r w:rsidR="00B05A6C">
        <w:t>. Similarly, in proteomics, 2-D gel electrophor</w:t>
      </w:r>
      <w:r w:rsidR="00B05A6C">
        <w:t>e</w:t>
      </w:r>
      <w:r w:rsidR="00B05A6C">
        <w:t>sis approaches typically detect many fewer proteins than newer mass spectrometry based shotgun methods</w:t>
      </w:r>
      <w:r w:rsidR="00D16365">
        <w:t xml:space="preserve"> do</w:t>
      </w:r>
      <w:r w:rsidR="008F0DD3">
        <w:t xml:space="preserve"> </w:t>
      </w:r>
      <w:r w:rsidR="008F0DD3"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8F0DD3" w:rsidRPr="008F0DD3">
        <w:rPr>
          <w:color w:val="auto"/>
        </w:rPr>
        <w:fldChar w:fldCharType="separate"/>
      </w:r>
      <w:r w:rsidR="008F0DD3" w:rsidRPr="008F0DD3">
        <w:rPr>
          <w:rFonts w:eastAsia="Times New Roman" w:cs="Times New Roman"/>
          <w:color w:val="auto"/>
        </w:rPr>
        <w:t xml:space="preserve">(Soares et al., 2013; Wiśniewski and Rakus, </w:t>
      </w:r>
      <w:r w:rsidR="008F0DD3">
        <w:rPr>
          <w:rFonts w:eastAsia="Times New Roman" w:cs="Times New Roman"/>
          <w:color w:val="auto"/>
        </w:rPr>
        <w:t>2014</w:t>
      </w:r>
      <w:r w:rsidR="008F0DD3" w:rsidRPr="008F0DD3">
        <w:rPr>
          <w:rFonts w:eastAsia="Times New Roman" w:cs="Times New Roman"/>
          <w:color w:val="auto"/>
        </w:rPr>
        <w:t>)</w:t>
      </w:r>
      <w:r w:rsidR="008F0DD3" w:rsidRPr="008F0DD3">
        <w:rPr>
          <w:color w:val="auto"/>
        </w:rPr>
        <w:fldChar w:fldCharType="end"/>
      </w:r>
      <w:r w:rsidR="008F0DD3" w:rsidRPr="008F0DD3">
        <w:rPr>
          <w:color w:val="auto"/>
        </w:rPr>
        <w:t>.</w:t>
      </w:r>
      <w:r w:rsidR="008F0DD3">
        <w:t xml:space="preserve"> </w:t>
      </w:r>
    </w:p>
    <w:p w14:paraId="27D7A0B6" w14:textId="77777777" w:rsidR="00B05A6C" w:rsidRDefault="00B05A6C" w:rsidP="006C6960">
      <w:pPr>
        <w:pStyle w:val="NoSpacing"/>
      </w:pPr>
    </w:p>
    <w:p w14:paraId="163D2968" w14:textId="77777777"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207439">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207439">
        <w:fldChar w:fldCharType="separate"/>
      </w:r>
      <w:r w:rsidR="00B05A6C">
        <w:rPr>
          <w:noProof/>
        </w:rPr>
        <w:t>(Morita, 1990)</w:t>
      </w:r>
      <w:r w:rsidR="00207439">
        <w:fldChar w:fldCharType="end"/>
      </w:r>
      <w:r w:rsidR="00B05A6C" w:rsidRPr="00B05A6C">
        <w:t xml:space="preserve">. Most studies </w:t>
      </w:r>
      <w:r w:rsidR="00B05A6C">
        <w:t xml:space="preserve">of this </w:t>
      </w:r>
      <w:r w:rsidR="00D16365">
        <w:t xml:space="preserve">metabolic state </w:t>
      </w:r>
      <w:r w:rsidR="00B05A6C" w:rsidRPr="00B05A6C">
        <w:t>have concentrated on using rich media in which growth ceases and there is an ecological catastrophe acco</w:t>
      </w:r>
      <w:r w:rsidR="00B05A6C" w:rsidRPr="00B05A6C">
        <w:t>m</w:t>
      </w:r>
      <w:r w:rsidR="00B05A6C" w:rsidRPr="00B05A6C">
        <w:t>panied by</w:t>
      </w:r>
      <w:r w:rsidR="00B05A6C">
        <w:t xml:space="preserve"> t</w:t>
      </w:r>
      <w:r w:rsidR="00B05A6C" w:rsidRPr="00B05A6C">
        <w:t>he death of most cell</w:t>
      </w:r>
      <w:r w:rsidR="00774C5F">
        <w:t>s</w:t>
      </w:r>
      <w:r w:rsidR="00B05A6C" w:rsidRPr="00B05A6C">
        <w:t xml:space="preserve"> and the emergence of mutants that are able to continue dividing </w:t>
      </w:r>
      <w:r w:rsidR="00207439">
        <w:fldChar w:fldCharType="begin"/>
      </w:r>
      <w:r w:rsidR="00B05A6C">
        <w:instrText xml:space="preserve"> ADDIN ZOTERO_ITEM CSL_CITATION {"citationID":"2kjrbuijdp","properties":{"formattedCitation":"(Finkel and Kolter, 1999)","plainCitation":"(Finkel and Kolter, 1999)"},"citationItems":[{"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schema":"https://github.com/citation-style-language/schema/raw/master/csl-citation.json"} </w:instrText>
      </w:r>
      <w:r w:rsidR="00207439">
        <w:fldChar w:fldCharType="separate"/>
      </w:r>
      <w:r w:rsidR="00B05A6C">
        <w:rPr>
          <w:noProof/>
        </w:rPr>
        <w:t>(Finkel and Kolter, 1999)</w:t>
      </w:r>
      <w:r w:rsidR="00207439">
        <w:fldChar w:fldCharType="end"/>
      </w:r>
      <w:r w:rsidR="00B05A6C" w:rsidRPr="00B05A6C">
        <w:t>. Thus, these are often studies of evolution to new nutr</w:t>
      </w:r>
      <w:r w:rsidR="00B05A6C" w:rsidRPr="00B05A6C">
        <w:t>i</w:t>
      </w:r>
      <w:r w:rsidR="00B05A6C" w:rsidRPr="00B05A6C">
        <w:t>ent sources rather than purely of cellular physiology in stressed, starving, but wild-type cells.</w:t>
      </w:r>
      <w:r w:rsidR="006A50FA">
        <w:t xml:space="preserve"> The specific physiologic changes that occur in </w:t>
      </w:r>
      <w:r w:rsidR="006A50FA" w:rsidRPr="00B05A6C">
        <w:rPr>
          <w:i/>
        </w:rPr>
        <w:t>E. coli</w:t>
      </w:r>
      <w:r w:rsidR="006A50FA">
        <w:rPr>
          <w:i/>
        </w:rPr>
        <w:t xml:space="preserve"> </w:t>
      </w:r>
      <w:r w:rsidR="006A50FA">
        <w:t xml:space="preserve">under long-term </w:t>
      </w:r>
      <w:r w:rsidR="006A50FA" w:rsidRPr="006A50FA">
        <w:t>starvation</w:t>
      </w:r>
      <w:r w:rsidR="006A50FA">
        <w:t xml:space="preserve"> are thus not well understood.  </w:t>
      </w:r>
    </w:p>
    <w:p w14:paraId="436A499B" w14:textId="77777777" w:rsidR="00B05A6C" w:rsidRDefault="00B05A6C" w:rsidP="006C6960">
      <w:pPr>
        <w:pStyle w:val="NoSpacing"/>
      </w:pPr>
    </w:p>
    <w:p w14:paraId="5F969C71" w14:textId="77777777"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 a starvation state but do not die. We collected</w:t>
      </w:r>
      <w:r w:rsidR="00B05A6C" w:rsidRPr="00B05A6C">
        <w:t xml:space="preserve"> genome-wide RNA and protein levels</w:t>
      </w:r>
      <w:r w:rsidR="00EF797F">
        <w:t>,</w:t>
      </w:r>
      <w:r w:rsidR="00B05A6C" w:rsidRPr="00B05A6C">
        <w:t xml:space="preserve"> lipid modification</w:t>
      </w:r>
      <w:r w:rsidR="00EF797F">
        <w:t>s, and metabolic-</w:t>
      </w:r>
      <w:r w:rsidR="00EF797F" w:rsidRPr="00B05A6C">
        <w:t xml:space="preserve">flux </w:t>
      </w:r>
      <w:r w:rsidR="00EF797F">
        <w:t xml:space="preserve">data at multiple time points, all </w:t>
      </w:r>
      <w:r w:rsidR="00B05A6C" w:rsidRPr="00B05A6C">
        <w:t>under identical, co</w:t>
      </w:r>
      <w:r w:rsidR="00B05A6C" w:rsidRPr="00B05A6C">
        <w:t>n</w:t>
      </w:r>
      <w:r w:rsidR="00EF797F">
        <w:t>trolled</w:t>
      </w:r>
      <w:r w:rsidR="00B05A6C" w:rsidRPr="00B05A6C">
        <w:t xml:space="preserve"> experimental conditions. The resultant data set serves as a rich resource for comp</w:t>
      </w:r>
      <w:r w:rsidR="00B05A6C" w:rsidRPr="00B05A6C">
        <w:t>u</w:t>
      </w:r>
      <w:r w:rsidR="00B05A6C" w:rsidRPr="00B05A6C">
        <w:t>tational models that span and integrate cellular sub-systems and for cataloguing and corr</w:t>
      </w:r>
      <w:r w:rsidR="00B05A6C" w:rsidRPr="00B05A6C">
        <w:t>e</w:t>
      </w:r>
      <w:r w:rsidR="00B05A6C" w:rsidRPr="00B05A6C">
        <w:t>lating the responses of specific genes and/or molecules across cellular subsystems during gr</w:t>
      </w:r>
      <w:r w:rsidR="00263053">
        <w:t xml:space="preserve">owth and long-term starvation. </w:t>
      </w:r>
      <w:del w:id="1" w:author="Claus Wilke" w:date="2014-09-21T19:05:00Z">
        <w:r w:rsidR="0084560E" w:rsidDel="00FC5936">
          <w:delText xml:space="preserve">. </w:delText>
        </w:r>
      </w:del>
      <w:r w:rsidR="0084560E">
        <w:t xml:space="preserve">We find that post-translational regulation can play a role in buffering proteins with consequences to regulation of </w:t>
      </w:r>
      <w:r w:rsidR="0084560E">
        <w:rPr>
          <w:i/>
          <w:iCs/>
        </w:rPr>
        <w:t>E. coli</w:t>
      </w:r>
      <w:r w:rsidR="008F0DD3">
        <w:t xml:space="preserve"> physiology</w:t>
      </w:r>
      <w:r w:rsidR="0084560E">
        <w:t>, that the mRNA pool is drastically reduced</w:t>
      </w:r>
      <w:ins w:id="2" w:author="Claus Wilke" w:date="2014-09-21T19:06:00Z">
        <w:r w:rsidR="00FC5936">
          <w:t xml:space="preserve"> during starvation,</w:t>
        </w:r>
      </w:ins>
      <w:r w:rsidR="0084560E">
        <w:t xml:space="preserve"> possibly to limit </w:t>
      </w:r>
      <w:del w:id="3" w:author="Claus Wilke" w:date="2014-09-21T19:05:00Z">
        <w:r w:rsidR="0084560E" w:rsidDel="00FC5936">
          <w:delText xml:space="preserve"> </w:delText>
        </w:r>
      </w:del>
      <w:r w:rsidR="0084560E">
        <w:t>new protein synthesis ove</w:t>
      </w:r>
      <w:r w:rsidR="0084560E">
        <w:t>r</w:t>
      </w:r>
      <w:r w:rsidR="0084560E">
        <w:t xml:space="preserve">all, and </w:t>
      </w:r>
      <w:ins w:id="4" w:author="Claus Wilke" w:date="2014-09-21T19:05:00Z">
        <w:r w:rsidR="00FC5936">
          <w:t xml:space="preserve">that </w:t>
        </w:r>
      </w:ins>
      <w:r w:rsidR="0084560E" w:rsidRPr="00FC5936">
        <w:rPr>
          <w:i/>
          <w:rPrChange w:id="5" w:author="Claus Wilke" w:date="2014-09-21T19:06:00Z">
            <w:rPr/>
          </w:rPrChange>
        </w:rPr>
        <w:t>E. coli</w:t>
      </w:r>
      <w:r w:rsidR="0084560E">
        <w:t xml:space="preserve"> are able to persist in stationary phase for over a week. Additionally</w:t>
      </w:r>
      <w:ins w:id="6" w:author="Claus Wilke" w:date="2014-09-21T19:06:00Z">
        <w:r w:rsidR="00FC5936">
          <w:t>,</w:t>
        </w:r>
      </w:ins>
      <w:r w:rsidR="0084560E">
        <w:t xml:space="preserve"> we </w:t>
      </w:r>
      <w:ins w:id="7" w:author="Claus Wilke" w:date="2014-09-21T19:06:00Z">
        <w:r w:rsidR="00FC5936">
          <w:t>propose</w:t>
        </w:r>
      </w:ins>
      <w:del w:id="8" w:author="Claus Wilke" w:date="2014-09-21T19:06:00Z">
        <w:r w:rsidR="0084560E" w:rsidDel="00FC5936">
          <w:delText>outline</w:delText>
        </w:r>
      </w:del>
      <w:r w:rsidR="0084560E">
        <w:t xml:space="preserve"> a general approach for unbiased classification of expression time courses that could aid in analyzing future gene expression and proteomic time courses.</w:t>
      </w:r>
    </w:p>
    <w:p w14:paraId="2FFC92CA" w14:textId="77777777" w:rsidR="00B05A6C" w:rsidRDefault="00B05A6C" w:rsidP="00A3644C">
      <w:pPr>
        <w:pStyle w:val="NoSpacing"/>
      </w:pPr>
    </w:p>
    <w:p w14:paraId="07980CE7" w14:textId="77777777" w:rsidR="005A50CF" w:rsidRDefault="005A50CF" w:rsidP="005A50CF">
      <w:pPr>
        <w:pStyle w:val="Heading1"/>
      </w:pPr>
      <w:r>
        <w:lastRenderedPageBreak/>
        <w:t>Results</w:t>
      </w:r>
    </w:p>
    <w:p w14:paraId="6F33B243" w14:textId="77777777" w:rsidR="005A50CF" w:rsidRDefault="00BA5B3C" w:rsidP="005A50CF">
      <w:pPr>
        <w:pStyle w:val="Heading2"/>
      </w:pPr>
      <w:r>
        <w:t>Controlled measurements of multiple cellular components</w:t>
      </w:r>
    </w:p>
    <w:p w14:paraId="2D4AA4F5" w14:textId="54E96D7B" w:rsidR="0084560E" w:rsidRDefault="00BA5B3C" w:rsidP="00A3644C">
      <w:pPr>
        <w:pStyle w:val="NoSpacing"/>
      </w:pPr>
      <w:r>
        <w:t>We grew multiple cultures</w:t>
      </w:r>
      <w:ins w:id="9" w:author="Claus Wilke" w:date="2014-09-22T16:54:00Z">
        <w:r w:rsidR="00121D82" w:rsidRPr="00121D82">
          <w:rPr>
            <w:i/>
            <w:iCs/>
          </w:rPr>
          <w:t xml:space="preserve"> </w:t>
        </w:r>
        <w:r w:rsidR="00121D82" w:rsidRPr="00121D82">
          <w:rPr>
            <w:iCs/>
            <w:rPrChange w:id="10" w:author="Claus Wilke" w:date="2014-09-22T16:54:00Z">
              <w:rPr>
                <w:i/>
                <w:iCs/>
              </w:rPr>
            </w:rPrChange>
          </w:rPr>
          <w:t>of</w:t>
        </w:r>
        <w:r w:rsidR="00121D82">
          <w:rPr>
            <w:i/>
            <w:iCs/>
          </w:rPr>
          <w:t xml:space="preserve"> E. coli </w:t>
        </w:r>
        <w:r w:rsidR="00121D82" w:rsidRPr="00121D82">
          <w:rPr>
            <w:iCs/>
            <w:rPrChange w:id="11" w:author="Claus Wilke" w:date="2014-09-22T16:54:00Z">
              <w:rPr>
                <w:i/>
                <w:iCs/>
              </w:rPr>
            </w:rPrChange>
          </w:rPr>
          <w:t>REL606</w:t>
        </w:r>
      </w:ins>
      <w:r>
        <w:t>, from the same stock, under identical growth conditions of long-term glucose starvation, in the same media</w:t>
      </w:r>
      <w:ins w:id="12" w:author="Claus Wilke" w:date="2014-09-21T19:06:00Z">
        <w:r w:rsidR="00FC5936">
          <w:t xml:space="preserve">. The </w:t>
        </w:r>
      </w:ins>
      <w:del w:id="13" w:author="Claus Wilke" w:date="2014-09-21T19:06:00Z">
        <w:r w:rsidDel="00FC5936">
          <w:delText xml:space="preserve">, and the </w:delText>
        </w:r>
      </w:del>
      <w:r>
        <w:t xml:space="preserve">cultures were </w:t>
      </w:r>
      <w:ins w:id="14" w:author="Claus Wilke" w:date="2014-09-21T19:06:00Z">
        <w:r w:rsidR="00FC5936">
          <w:t>subs</w:t>
        </w:r>
        <w:r w:rsidR="00FC5936">
          <w:t>e</w:t>
        </w:r>
        <w:r w:rsidR="00FC5936">
          <w:t xml:space="preserve">quently </w:t>
        </w:r>
      </w:ins>
      <w:r>
        <w:t xml:space="preserve">distributed to </w:t>
      </w:r>
      <w:del w:id="15" w:author="Claus Wilke" w:date="2014-09-21T19:07:00Z">
        <w:r w:rsidDel="00FC5936">
          <w:delText xml:space="preserve">the </w:delText>
        </w:r>
      </w:del>
      <w:r>
        <w:t>different labs to measure RNA, protein, lipids, and metabolic flux r</w:t>
      </w:r>
      <w:r>
        <w:t>a</w:t>
      </w:r>
      <w:r>
        <w:t>tios (Figure 1A</w:t>
      </w:r>
      <w:r>
        <w:rPr>
          <w:shd w:val="clear" w:color="auto" w:fill="FFFFFF"/>
        </w:rPr>
        <w:t>).  Fr</w:t>
      </w:r>
      <w:r>
        <w:t xml:space="preserve">eezer stocks of the </w:t>
      </w:r>
      <w:del w:id="16" w:author="Claus Wilke" w:date="2014-09-22T16:54:00Z">
        <w:r w:rsidRPr="00121D82" w:rsidDel="00121D82">
          <w:rPr>
            <w:iCs/>
            <w:rPrChange w:id="17" w:author="Claus Wilke" w:date="2014-09-22T16:54:00Z">
              <w:rPr>
                <w:i/>
                <w:iCs/>
              </w:rPr>
            </w:rPrChange>
          </w:rPr>
          <w:delText xml:space="preserve">E. coli </w:delText>
        </w:r>
      </w:del>
      <w:r w:rsidRPr="00121D82">
        <w:rPr>
          <w:iCs/>
          <w:rPrChange w:id="18" w:author="Claus Wilke" w:date="2014-09-22T16:54:00Z">
            <w:rPr>
              <w:i/>
              <w:iCs/>
            </w:rPr>
          </w:rPrChange>
        </w:rPr>
        <w:t>REL606</w:t>
      </w:r>
      <w:r>
        <w:rPr>
          <w:i/>
          <w:iCs/>
        </w:rPr>
        <w:t xml:space="preserve"> </w:t>
      </w:r>
      <w:r>
        <w:t>strain where revived for 24 hrs, dilu</w:t>
      </w:r>
      <w:r>
        <w:t>t</w:t>
      </w:r>
      <w:r>
        <w:t>ed and preconditioned for another 24 hrs, and diluted again at the start of the experimental time course (Figure 1B). In a pilot experiment a growth curve was taken to determine inform</w:t>
      </w:r>
      <w:r>
        <w:t>a</w:t>
      </w:r>
      <w:r>
        <w:t>tive time points for analysis (Figure 1C). Time points spanning 3 hrs</w:t>
      </w:r>
      <w:r w:rsidR="00C42F8A">
        <w:t xml:space="preserve"> to </w:t>
      </w:r>
      <w:r>
        <w:t>2 weeks where co</w:t>
      </w:r>
      <w:r>
        <w:t>l</w:t>
      </w:r>
      <w:r>
        <w:t>lected and equ</w:t>
      </w:r>
      <w:r>
        <w:t>i</w:t>
      </w:r>
      <w:r>
        <w:t xml:space="preserve">tably distributed to measure RNA via </w:t>
      </w:r>
      <w:proofErr w:type="spellStart"/>
      <w:r>
        <w:t>RNAseq</w:t>
      </w:r>
      <w:proofErr w:type="spellEnd"/>
      <w:r>
        <w:t>, pro</w:t>
      </w:r>
      <w:r w:rsidR="00D83EC1">
        <w:t>teins via LC/MS, l</w:t>
      </w:r>
      <w:r>
        <w:t>ipids via M</w:t>
      </w:r>
      <w:r w:rsidR="00D83EC1">
        <w:t>ALDI</w:t>
      </w:r>
      <w:r>
        <w:t xml:space="preserve">-TOF MS and ESI MS, and Metabolic Fluxes via U-13C labeled glucose and GC-MS (Figure 1D). </w:t>
      </w:r>
      <w:ins w:id="19" w:author="Claus Wilke" w:date="2014-09-22T17:32:00Z">
        <w:r w:rsidR="007766F5">
          <w:t xml:space="preserve"> </w:t>
        </w:r>
      </w:ins>
      <w:ins w:id="20" w:author="Claus Wilke" w:date="2014-09-22T17:33:00Z">
        <w:r w:rsidR="007766F5" w:rsidRPr="007766F5">
          <w:rPr>
            <w:highlight w:val="yellow"/>
            <w:rPrChange w:id="21" w:author="Claus Wilke" w:date="2014-09-22T17:33:00Z">
              <w:rPr/>
            </w:rPrChange>
          </w:rPr>
          <w:t>&lt;</w:t>
        </w:r>
      </w:ins>
      <w:ins w:id="22" w:author="Claus Wilke" w:date="2014-09-22T17:32:00Z">
        <w:r w:rsidR="007766F5" w:rsidRPr="007766F5">
          <w:rPr>
            <w:highlight w:val="yellow"/>
            <w:rPrChange w:id="23" w:author="Claus Wilke" w:date="2014-09-22T17:33:00Z">
              <w:rPr/>
            </w:rPrChange>
          </w:rPr>
          <w:t>We need to comment on the viability of cells at late times here, or at least somewhere in this sub-section. Cells don</w:t>
        </w:r>
      </w:ins>
      <w:ins w:id="24" w:author="Claus Wilke" w:date="2014-09-22T17:33:00Z">
        <w:r w:rsidR="007766F5" w:rsidRPr="007766F5">
          <w:rPr>
            <w:highlight w:val="yellow"/>
            <w:rPrChange w:id="25" w:author="Claus Wilke" w:date="2014-09-22T17:33:00Z">
              <w:rPr/>
            </w:rPrChange>
          </w:rPr>
          <w:t>’t die much in our setup</w:t>
        </w:r>
        <w:proofErr w:type="gramStart"/>
        <w:r w:rsidR="007766F5" w:rsidRPr="007766F5">
          <w:rPr>
            <w:highlight w:val="yellow"/>
            <w:rPrChange w:id="26" w:author="Claus Wilke" w:date="2014-09-22T17:33:00Z">
              <w:rPr/>
            </w:rPrChange>
          </w:rPr>
          <w:t>.&gt;</w:t>
        </w:r>
      </w:ins>
      <w:proofErr w:type="gramEnd"/>
    </w:p>
    <w:p w14:paraId="23A72525" w14:textId="77777777" w:rsidR="005A50CF" w:rsidRDefault="005A50CF" w:rsidP="00A3644C">
      <w:pPr>
        <w:pStyle w:val="NoSpacing"/>
      </w:pPr>
    </w:p>
    <w:p w14:paraId="28859A08" w14:textId="5113F0E1" w:rsidR="00FC5936" w:rsidDel="00121D82" w:rsidRDefault="00121D82" w:rsidP="00121D82">
      <w:pPr>
        <w:pStyle w:val="NoSpacing"/>
        <w:rPr>
          <w:del w:id="27" w:author="Claus Wilke" w:date="2014-09-22T17:02:00Z"/>
        </w:rPr>
        <w:pPrChange w:id="28" w:author="Claus Wilke" w:date="2014-09-22T17:02:00Z">
          <w:pPr>
            <w:pStyle w:val="NoSpacing"/>
          </w:pPr>
        </w:pPrChange>
      </w:pPr>
      <w:ins w:id="29" w:author="Claus Wilke" w:date="2014-09-22T17:00:00Z">
        <w:r>
          <w:t xml:space="preserve">We first assessed reproducibility of our data, and found that </w:t>
        </w:r>
      </w:ins>
      <w:ins w:id="30" w:author="Claus Wilke" w:date="2014-09-22T17:01:00Z">
        <w:r>
          <w:t xml:space="preserve">it was </w:t>
        </w:r>
      </w:ins>
      <w:del w:id="31" w:author="Claus Wilke" w:date="2014-09-22T17:01:00Z">
        <w:r w:rsidR="008F0DD3" w:rsidDel="00121D82">
          <w:delText xml:space="preserve">Our data is </w:delText>
        </w:r>
      </w:del>
      <w:r w:rsidR="008F0DD3">
        <w:t>highly reproducible</w:t>
      </w:r>
      <w:del w:id="32" w:author="Claus Wilke" w:date="2014-09-22T17:01:00Z">
        <w:r w:rsidR="008F0DD3" w:rsidDel="00121D82">
          <w:delText xml:space="preserve"> and</w:delText>
        </w:r>
      </w:del>
      <w:ins w:id="33" w:author="Claus Wilke" w:date="2014-09-22T17:01:00Z">
        <w:r>
          <w:t>.</w:t>
        </w:r>
      </w:ins>
      <w:r w:rsidR="008F0DD3">
        <w:t xml:space="preserve"> </w:t>
      </w:r>
      <w:del w:id="34" w:author="Claus Wilke" w:date="2014-09-22T17:01:00Z">
        <w:r w:rsidR="0084560E" w:rsidDel="00121D82">
          <w:delText xml:space="preserve">provides more in depth coverage compared to other similar studies that measure both protein and RNA (Table 1). </w:delText>
        </w:r>
      </w:del>
      <w:r w:rsidR="0084560E">
        <w:t>B</w:t>
      </w:r>
      <w:r w:rsidR="0084560E">
        <w:t>i</w:t>
      </w:r>
      <w:r w:rsidR="0084560E">
        <w:t>ological repeats of protein and RNA measurements correlated highly with each other</w:t>
      </w:r>
      <w:ins w:id="35" w:author="Claus Wilke" w:date="2014-09-22T17:01:00Z">
        <w:r>
          <w:t>. We saw</w:t>
        </w:r>
      </w:ins>
      <w:del w:id="36" w:author="Claus Wilke" w:date="2014-09-22T17:01:00Z">
        <w:r w:rsidR="0084560E" w:rsidDel="00121D82">
          <w:delText xml:space="preserve"> with</w:delText>
        </w:r>
      </w:del>
      <w:r w:rsidR="0084560E">
        <w:t xml:space="preserve"> </w:t>
      </w:r>
      <w:ins w:id="37" w:author="Claus Wilke" w:date="2014-09-21T19:08:00Z">
        <w:r w:rsidR="00FC5936">
          <w:t>P</w:t>
        </w:r>
      </w:ins>
      <w:del w:id="38" w:author="Claus Wilke" w:date="2014-09-21T19:07:00Z">
        <w:r w:rsidR="0084560E" w:rsidDel="00FC5936">
          <w:delText>p</w:delText>
        </w:r>
      </w:del>
      <w:r w:rsidR="0084560E">
        <w:t>earson correlations of 0.95 and 0.92 between biological repeats of raw prot</w:t>
      </w:r>
      <w:r w:rsidR="0084560E">
        <w:t>e</w:t>
      </w:r>
      <w:r w:rsidR="0084560E">
        <w:t xml:space="preserve">omics counts and correlations of 0.93 for raw </w:t>
      </w:r>
      <w:proofErr w:type="spellStart"/>
      <w:r w:rsidR="0084560E">
        <w:t>RNAseq</w:t>
      </w:r>
      <w:proofErr w:type="spellEnd"/>
      <w:r w:rsidR="0084560E">
        <w:t xml:space="preserve"> counts between biological repeats  (</w:t>
      </w:r>
      <w:ins w:id="39" w:author="Claus Wilke" w:date="2014-09-22T17:05:00Z">
        <w:r w:rsidR="00091659">
          <w:t>F</w:t>
        </w:r>
      </w:ins>
      <w:del w:id="40" w:author="Claus Wilke" w:date="2014-09-22T17:05:00Z">
        <w:r w:rsidR="0084560E" w:rsidDel="00091659">
          <w:delText>f</w:delText>
        </w:r>
      </w:del>
      <w:r w:rsidR="0084560E">
        <w:t>i</w:t>
      </w:r>
      <w:r w:rsidR="0084560E">
        <w:t>g</w:t>
      </w:r>
      <w:r w:rsidR="0084560E">
        <w:t>ure</w:t>
      </w:r>
      <w:ins w:id="41" w:author="Claus Wilke" w:date="2014-09-22T17:05:00Z">
        <w:r w:rsidR="00091659">
          <w:t xml:space="preserve"> </w:t>
        </w:r>
      </w:ins>
      <w:r w:rsidR="0084560E">
        <w:t xml:space="preserve">1-supplemental 2). </w:t>
      </w:r>
      <w:ins w:id="42" w:author="Claus Wilke" w:date="2014-09-22T17:02:00Z">
        <w:r>
          <w:t xml:space="preserve">We next compared coverage relative to previous works, and found that we obtained </w:t>
        </w:r>
      </w:ins>
    </w:p>
    <w:p w14:paraId="166CA3C5" w14:textId="77777777" w:rsidR="00091659" w:rsidRDefault="0084560E" w:rsidP="00121D82">
      <w:pPr>
        <w:pStyle w:val="NoSpacing"/>
        <w:rPr>
          <w:ins w:id="43" w:author="Claus Wilke" w:date="2014-09-22T17:06:00Z"/>
          <w:color w:val="000000"/>
        </w:rPr>
      </w:pPr>
      <w:del w:id="44" w:author="Claus Wilke" w:date="2014-09-22T17:02:00Z">
        <w:r w:rsidDel="00121D82">
          <w:delText>Other comparative studies provided less coverage and observations than our study</w:delText>
        </w:r>
      </w:del>
      <w:proofErr w:type="gramStart"/>
      <w:ins w:id="45" w:author="Claus Wilke" w:date="2014-09-22T17:01:00Z">
        <w:r w:rsidR="00121D82">
          <w:t>more</w:t>
        </w:r>
        <w:proofErr w:type="gramEnd"/>
        <w:r w:rsidR="00121D82">
          <w:t xml:space="preserve"> in depth coverage compared to other similar studies that measure both protein and RNA (Table 1).</w:t>
        </w:r>
      </w:ins>
      <w:del w:id="46" w:author="Claus Wilke" w:date="2014-09-22T17:03:00Z">
        <w:r w:rsidDel="00121D82">
          <w:delText>.</w:delText>
        </w:r>
      </w:del>
      <w:r w:rsidR="008F0DD3">
        <w:t xml:space="preserve"> </w:t>
      </w:r>
      <w:r>
        <w:t>Yoon et al. used 2D gels and microarrays to measure 60 signif</w:t>
      </w:r>
      <w:r>
        <w:t>i</w:t>
      </w:r>
      <w:r>
        <w:t xml:space="preserve">cantly changing proteins and 4144 mRNAs in the </w:t>
      </w:r>
      <w:r w:rsidRPr="008F0DD3">
        <w:rPr>
          <w:i/>
        </w:rPr>
        <w:t>E</w:t>
      </w:r>
      <w:r w:rsidR="008F0DD3" w:rsidRPr="008F0DD3">
        <w:rPr>
          <w:i/>
        </w:rPr>
        <w:t xml:space="preserve">. </w:t>
      </w:r>
      <w:r w:rsidRPr="008F0DD3">
        <w:rPr>
          <w:i/>
        </w:rPr>
        <w:t>coli</w:t>
      </w:r>
      <w:r>
        <w:t xml:space="preserve"> </w:t>
      </w:r>
      <w:r w:rsidRPr="00091659">
        <w:rPr>
          <w:rPrChange w:id="47" w:author="Claus Wilke" w:date="2014-09-22T17:05:00Z">
            <w:rPr>
              <w:i/>
            </w:rPr>
          </w:rPrChange>
        </w:rPr>
        <w:t>REL606</w:t>
      </w:r>
      <w:r>
        <w:t xml:space="preserve"> strain, the same strain used in this study</w:t>
      </w:r>
      <w:ins w:id="48" w:author="Claus Wilke" w:date="2014-09-21T19:08:00Z">
        <w:r w:rsidR="00FC5936">
          <w:t xml:space="preserve"> </w:t>
        </w:r>
      </w:ins>
      <w:r>
        <w:fldChar w:fldCharType="begin"/>
      </w:r>
      <w:r>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fldChar w:fldCharType="separate"/>
      </w:r>
      <w:r>
        <w:rPr>
          <w:noProof/>
        </w:rPr>
        <w:t>(Yoon et al., 2012)</w:t>
      </w:r>
      <w:r>
        <w:fldChar w:fldCharType="end"/>
      </w:r>
      <w:r>
        <w:t xml:space="preserve">. By comparison, we observe over 2600 proteins with  ~1200 that change significantly through the duration of our time course along with 4116 mRNAs, 89 </w:t>
      </w:r>
      <w:proofErr w:type="spellStart"/>
      <w:r>
        <w:t>sRNAs</w:t>
      </w:r>
      <w:proofErr w:type="spellEnd"/>
      <w:r>
        <w:t xml:space="preserve">, 85 </w:t>
      </w:r>
      <w:proofErr w:type="spellStart"/>
      <w:r>
        <w:t>tRNAs</w:t>
      </w:r>
      <w:proofErr w:type="spellEnd"/>
      <w:r>
        <w:t xml:space="preserve"> (at early exponential phase). </w:t>
      </w:r>
      <w:ins w:id="49" w:author="Claus Wilke" w:date="2014-09-22T17:05:00Z">
        <w:r w:rsidR="00091659">
          <w:t>Even t</w:t>
        </w:r>
      </w:ins>
      <w:del w:id="50" w:author="Claus Wilke" w:date="2014-09-22T17:05:00Z">
        <w:r w:rsidDel="00091659">
          <w:delText>T</w:delText>
        </w:r>
      </w:del>
      <w:r>
        <w:t>hough the total number of proteins in Yoon et al. observed at early exponential phase is not reported</w:t>
      </w:r>
      <w:ins w:id="51" w:author="Claus Wilke" w:date="2014-09-22T17:05:00Z">
        <w:r w:rsidR="00091659">
          <w:t>,</w:t>
        </w:r>
      </w:ins>
      <w:r>
        <w:t xml:space="preserve"> it is likely an o</w:t>
      </w:r>
      <w:r>
        <w:t>r</w:t>
      </w:r>
      <w:r>
        <w:t>der of magnitude less than our observations, if it follows the same pattern as the proteins u</w:t>
      </w:r>
      <w:r>
        <w:t>n</w:t>
      </w:r>
      <w:r>
        <w:t xml:space="preserve">dergoing fold change. </w:t>
      </w:r>
      <w:proofErr w:type="spellStart"/>
      <w:r>
        <w:t>Taniguch</w:t>
      </w:r>
      <w:proofErr w:type="spellEnd"/>
      <w:r>
        <w:t xml:space="preserve"> et al. measured protein and mRNA content of single cells using YFP fusions and FISH</w:t>
      </w:r>
      <w:ins w:id="52" w:author="Claus Wilke" w:date="2014-09-21T19:09:00Z">
        <w:r w:rsidR="00FC5936">
          <w:t>,</w:t>
        </w:r>
      </w:ins>
      <w:r>
        <w:t xml:space="preserve"> resulting in the measurement of 1</w:t>
      </w:r>
      <w:r w:rsidR="008F0DD3">
        <w:t>,</w:t>
      </w:r>
      <w:r>
        <w:t>018 proteins and 137 tra</w:t>
      </w:r>
      <w:r>
        <w:t>n</w:t>
      </w:r>
      <w:r>
        <w:t xml:space="preserve">scripts in an </w:t>
      </w:r>
      <w:r w:rsidRPr="00091659">
        <w:rPr>
          <w:i/>
          <w:rPrChange w:id="53" w:author="Claus Wilke" w:date="2014-09-22T17:06:00Z">
            <w:rPr/>
          </w:rPrChange>
        </w:rPr>
        <w:t>E</w:t>
      </w:r>
      <w:ins w:id="54" w:author="Claus Wilke" w:date="2014-09-22T17:06:00Z">
        <w:r w:rsidR="00091659">
          <w:rPr>
            <w:i/>
          </w:rPr>
          <w:t xml:space="preserve">. </w:t>
        </w:r>
      </w:ins>
      <w:r w:rsidRPr="00091659">
        <w:rPr>
          <w:i/>
          <w:rPrChange w:id="55" w:author="Claus Wilke" w:date="2014-09-22T17:06:00Z">
            <w:rPr/>
          </w:rPrChange>
        </w:rPr>
        <w:t>coli</w:t>
      </w:r>
      <w:r>
        <w:t xml:space="preserve"> K12 variant</w:t>
      </w:r>
      <w:ins w:id="56" w:author="Claus Wilke" w:date="2014-09-21T19:09:00Z">
        <w:r w:rsidR="00FC5936">
          <w:t xml:space="preserve"> </w:t>
        </w:r>
      </w:ins>
      <w:r>
        <w:fldChar w:fldCharType="begin"/>
      </w:r>
      <w:r>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fldChar w:fldCharType="separate"/>
      </w:r>
      <w:r>
        <w:rPr>
          <w:noProof/>
        </w:rPr>
        <w:t>(Taniguchi et al., 2010)</w:t>
      </w:r>
      <w:r>
        <w:fldChar w:fldCharType="end"/>
      </w:r>
      <w:r>
        <w:t>. Lewis et al. also measured ~1,000 proteins and RNA expression of 4428 genes</w:t>
      </w:r>
      <w:ins w:id="57" w:author="Claus Wilke" w:date="2014-09-21T19:09:00Z">
        <w:r w:rsidR="00FC5936">
          <w:t xml:space="preserve">. </w:t>
        </w:r>
      </w:ins>
      <w:del w:id="58" w:author="Claus Wilke" w:date="2014-09-21T19:09:00Z">
        <w:r w:rsidDel="00FC5936">
          <w:delText xml:space="preserve">  and a</w:delText>
        </w:r>
      </w:del>
      <w:ins w:id="59" w:author="Claus Wilke" w:date="2014-09-21T19:09:00Z">
        <w:r w:rsidR="00FC5936">
          <w:t>A</w:t>
        </w:r>
      </w:ins>
      <w:r>
        <w:t xml:space="preserve">lthough these data sets where published separately, they where performed in the same lab and under similar conditions and thus </w:t>
      </w:r>
      <w:r w:rsidR="008F0DD3">
        <w:t xml:space="preserve">are </w:t>
      </w:r>
      <w:r>
        <w:t>also compar</w:t>
      </w:r>
      <w:r>
        <w:t>a</w:t>
      </w:r>
      <w:r>
        <w:t>ble to a degree</w:t>
      </w:r>
      <w:ins w:id="60" w:author="Claus Wilke" w:date="2014-09-21T19:09:00Z">
        <w:r w:rsidR="00FC5936">
          <w:t xml:space="preserve"> </w:t>
        </w:r>
      </w:ins>
      <w:r>
        <w:fldChar w:fldCharType="begin"/>
      </w:r>
      <w:r>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fldChar w:fldCharType="separate"/>
      </w:r>
      <w:r>
        <w:rPr>
          <w:noProof/>
        </w:rPr>
        <w:t>(Lewis et al., 2010, 2009)</w:t>
      </w:r>
      <w:r>
        <w:fldChar w:fldCharType="end"/>
      </w:r>
      <w:r>
        <w:t xml:space="preserve">.  Our proteomics measurements are far more complete </w:t>
      </w:r>
      <w:r>
        <w:rPr>
          <w:color w:val="000000"/>
        </w:rPr>
        <w:t>than other comparison studies</w:t>
      </w:r>
      <w:ins w:id="61" w:author="Claus Wilke" w:date="2014-09-22T17:06:00Z">
        <w:r w:rsidR="00091659">
          <w:rPr>
            <w:color w:val="000000"/>
          </w:rPr>
          <w:t>,</w:t>
        </w:r>
      </w:ins>
      <w:r>
        <w:rPr>
          <w:color w:val="000000"/>
        </w:rPr>
        <w:t xml:space="preserve"> providing more than 1,000 additio</w:t>
      </w:r>
      <w:r>
        <w:rPr>
          <w:color w:val="000000"/>
        </w:rPr>
        <w:t>n</w:t>
      </w:r>
      <w:r>
        <w:rPr>
          <w:color w:val="000000"/>
        </w:rPr>
        <w:t>al protein observations than the prev</w:t>
      </w:r>
      <w:r>
        <w:rPr>
          <w:color w:val="000000"/>
        </w:rPr>
        <w:t>i</w:t>
      </w:r>
      <w:r w:rsidR="008F0DD3">
        <w:rPr>
          <w:color w:val="000000"/>
        </w:rPr>
        <w:t>ous</w:t>
      </w:r>
      <w:r>
        <w:rPr>
          <w:color w:val="000000"/>
        </w:rPr>
        <w:t xml:space="preserve"> top comparative study, as many mRNAs as other studies, and additional data on </w:t>
      </w:r>
      <w:proofErr w:type="spellStart"/>
      <w:r>
        <w:rPr>
          <w:color w:val="000000"/>
        </w:rPr>
        <w:t>tRNAs</w:t>
      </w:r>
      <w:proofErr w:type="spellEnd"/>
      <w:r>
        <w:rPr>
          <w:color w:val="000000"/>
        </w:rPr>
        <w:t xml:space="preserve"> and </w:t>
      </w:r>
      <w:proofErr w:type="spellStart"/>
      <w:r>
        <w:rPr>
          <w:color w:val="000000"/>
        </w:rPr>
        <w:t>sRNAs</w:t>
      </w:r>
      <w:proofErr w:type="spellEnd"/>
      <w:r>
        <w:rPr>
          <w:color w:val="000000"/>
        </w:rPr>
        <w:t>.</w:t>
      </w:r>
    </w:p>
    <w:p w14:paraId="2B83BBE7" w14:textId="77777777" w:rsidR="00091659" w:rsidRDefault="00091659" w:rsidP="00121D82">
      <w:pPr>
        <w:pStyle w:val="NoSpacing"/>
        <w:rPr>
          <w:ins w:id="62" w:author="Claus Wilke" w:date="2014-09-22T17:06:00Z"/>
          <w:color w:val="000000"/>
        </w:rPr>
      </w:pPr>
    </w:p>
    <w:p w14:paraId="2872F4A2" w14:textId="7E6AD1C9" w:rsidR="0084560E" w:rsidRDefault="0084560E" w:rsidP="00121D82">
      <w:pPr>
        <w:pStyle w:val="NoSpacing"/>
      </w:pPr>
      <w:del w:id="63" w:author="Claus Wilke" w:date="2014-09-22T17:06:00Z">
        <w:r w:rsidDel="00091659">
          <w:rPr>
            <w:color w:val="000000"/>
          </w:rPr>
          <w:delText xml:space="preserve"> </w:delText>
        </w:r>
      </w:del>
      <w:r>
        <w:rPr>
          <w:color w:val="000000"/>
        </w:rPr>
        <w:t>O</w:t>
      </w:r>
      <w:r w:rsidR="008F0DD3">
        <w:rPr>
          <w:color w:val="000000"/>
        </w:rPr>
        <w:t xml:space="preserve">ur experiments </w:t>
      </w:r>
      <w:del w:id="64" w:author="Claus Wilke" w:date="2014-09-22T17:08:00Z">
        <w:r w:rsidR="008F0DD3" w:rsidDel="00091659">
          <w:rPr>
            <w:color w:val="000000"/>
          </w:rPr>
          <w:delText xml:space="preserve">are </w:delText>
        </w:r>
      </w:del>
      <w:r w:rsidR="008F0DD3">
        <w:rPr>
          <w:color w:val="000000"/>
        </w:rPr>
        <w:t>also</w:t>
      </w:r>
      <w:ins w:id="65" w:author="Claus Wilke" w:date="2014-09-22T17:08:00Z">
        <w:r w:rsidR="00091659">
          <w:rPr>
            <w:color w:val="000000"/>
          </w:rPr>
          <w:t xml:space="preserve"> provide</w:t>
        </w:r>
      </w:ins>
      <w:r w:rsidR="008F0DD3">
        <w:rPr>
          <w:color w:val="000000"/>
        </w:rPr>
        <w:t xml:space="preserve"> </w:t>
      </w:r>
      <w:ins w:id="66" w:author="Claus Wilke" w:date="2014-09-22T21:23:00Z">
        <w:r w:rsidR="008837BE">
          <w:rPr>
            <w:color w:val="000000"/>
          </w:rPr>
          <w:t xml:space="preserve">coverage </w:t>
        </w:r>
      </w:ins>
      <w:ins w:id="67" w:author="Claus Wilke" w:date="2014-09-22T17:08:00Z">
        <w:r w:rsidR="00091659">
          <w:rPr>
            <w:color w:val="000000"/>
          </w:rPr>
          <w:t xml:space="preserve">comparable </w:t>
        </w:r>
      </w:ins>
      <w:ins w:id="68" w:author="Claus Wilke" w:date="2014-09-22T21:23:00Z">
        <w:r w:rsidR="008837BE">
          <w:rPr>
            <w:color w:val="000000"/>
          </w:rPr>
          <w:t xml:space="preserve">to </w:t>
        </w:r>
      </w:ins>
      <w:ins w:id="69" w:author="Claus Wilke" w:date="2014-09-22T17:08:00Z">
        <w:r w:rsidR="00091659">
          <w:rPr>
            <w:color w:val="000000"/>
          </w:rPr>
          <w:t xml:space="preserve">or better </w:t>
        </w:r>
      </w:ins>
      <w:ins w:id="70" w:author="Claus Wilke" w:date="2014-09-22T21:23:00Z">
        <w:r w:rsidR="008837BE">
          <w:rPr>
            <w:color w:val="000000"/>
          </w:rPr>
          <w:t>than</w:t>
        </w:r>
      </w:ins>
      <w:del w:id="71" w:author="Claus Wilke" w:date="2014-09-22T17:08:00Z">
        <w:r w:rsidR="008F0DD3" w:rsidDel="00091659">
          <w:rPr>
            <w:color w:val="000000"/>
          </w:rPr>
          <w:delText xml:space="preserve">as </w:delText>
        </w:r>
        <w:commentRangeStart w:id="72"/>
        <w:r w:rsidR="008F0DD3" w:rsidDel="00091659">
          <w:rPr>
            <w:color w:val="000000"/>
          </w:rPr>
          <w:delText>good</w:delText>
        </w:r>
        <w:commentRangeEnd w:id="72"/>
        <w:r w:rsidR="00FC5936" w:rsidDel="00091659">
          <w:rPr>
            <w:rStyle w:val="CommentReference"/>
            <w:color w:val="00000A"/>
          </w:rPr>
          <w:commentReference w:id="72"/>
        </w:r>
        <w:r w:rsidDel="00091659">
          <w:rPr>
            <w:color w:val="000000"/>
          </w:rPr>
          <w:delText xml:space="preserve">, if not better, </w:delText>
        </w:r>
      </w:del>
      <w:del w:id="73" w:author="Claus Wilke" w:date="2014-09-22T17:09:00Z">
        <w:r w:rsidDel="00091659">
          <w:rPr>
            <w:color w:val="000000"/>
          </w:rPr>
          <w:delText>than</w:delText>
        </w:r>
      </w:del>
      <w:r>
        <w:rPr>
          <w:color w:val="000000"/>
        </w:rPr>
        <w:t xml:space="preserve"> other e</w:t>
      </w:r>
      <w:r>
        <w:rPr>
          <w:color w:val="000000"/>
        </w:rPr>
        <w:t>x</w:t>
      </w:r>
      <w:r>
        <w:rPr>
          <w:color w:val="000000"/>
        </w:rPr>
        <w:t xml:space="preserve">periments that focus on proteomics or RNA measurements alone. Using SILAC, </w:t>
      </w:r>
      <w:proofErr w:type="spellStart"/>
      <w:r>
        <w:rPr>
          <w:color w:val="000000"/>
        </w:rPr>
        <w:t>Soares</w:t>
      </w:r>
      <w:proofErr w:type="spellEnd"/>
      <w:r>
        <w:rPr>
          <w:color w:val="000000"/>
        </w:rPr>
        <w:t xml:space="preserve"> et al. </w:t>
      </w:r>
      <w:ins w:id="74" w:author="Claus Wilke" w:date="2014-09-21T19:10:00Z">
        <w:r w:rsidR="00FC5936">
          <w:rPr>
            <w:color w:val="000000"/>
          </w:rPr>
          <w:t>o</w:t>
        </w:r>
      </w:ins>
      <w:del w:id="75" w:author="Claus Wilke" w:date="2014-09-21T19:10:00Z">
        <w:r w:rsidDel="00FC5936">
          <w:rPr>
            <w:color w:val="000000"/>
          </w:rPr>
          <w:delText>O</w:delText>
        </w:r>
      </w:del>
      <w:r>
        <w:rPr>
          <w:color w:val="000000"/>
        </w:rPr>
        <w:t>bserved 2,053 pr</w:t>
      </w:r>
      <w:r>
        <w:rPr>
          <w:color w:val="000000"/>
        </w:rPr>
        <w:t>o</w:t>
      </w:r>
      <w:r>
        <w:rPr>
          <w:color w:val="000000"/>
        </w:rPr>
        <w:t>teins in at least 1 of 2 biological repeats</w:t>
      </w:r>
      <w:ins w:id="76" w:author="Claus Wilke" w:date="2014-09-21T19:10:00Z">
        <w:r w:rsidR="00140E5E">
          <w:rPr>
            <w:color w:val="000000"/>
          </w:rPr>
          <w:t xml:space="preserve">, at a false discovery rate (FDR) of </w:t>
        </w:r>
      </w:ins>
      <w:del w:id="77" w:author="Claus Wilke" w:date="2014-09-21T19:11:00Z">
        <w:r w:rsidDel="00140E5E">
          <w:rPr>
            <w:color w:val="000000"/>
          </w:rPr>
          <w:delText xml:space="preserve"> (fdr</w:delText>
        </w:r>
      </w:del>
      <w:r>
        <w:rPr>
          <w:color w:val="000000"/>
        </w:rPr>
        <w:t>&lt;1%</w:t>
      </w:r>
      <w:del w:id="78" w:author="Claus Wilke" w:date="2014-09-21T19:11:00Z">
        <w:r w:rsidDel="00140E5E">
          <w:rPr>
            <w:color w:val="000000"/>
          </w:rPr>
          <w:delText>)</w:delText>
        </w:r>
      </w:del>
      <w:r>
        <w:rPr>
          <w:color w:val="000000"/>
        </w:rPr>
        <w:t xml:space="preserve"> </w:t>
      </w:r>
      <w:r>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Pr>
          <w:color w:val="000000"/>
        </w:rPr>
        <w:fldChar w:fldCharType="separate"/>
      </w:r>
      <w:r>
        <w:rPr>
          <w:noProof/>
          <w:color w:val="000000"/>
        </w:rPr>
        <w:t>(Soares et al., 2013)</w:t>
      </w:r>
      <w:r>
        <w:rPr>
          <w:color w:val="000000"/>
        </w:rPr>
        <w:fldChar w:fldCharType="end"/>
      </w:r>
      <w:r>
        <w:rPr>
          <w:color w:val="000000"/>
        </w:rPr>
        <w:t>. We measured 2,658 proteins in at least 1 of 3 biological r</w:t>
      </w:r>
      <w:r>
        <w:rPr>
          <w:color w:val="000000"/>
        </w:rPr>
        <w:t>e</w:t>
      </w:r>
      <w:r>
        <w:rPr>
          <w:color w:val="000000"/>
        </w:rPr>
        <w:t xml:space="preserve">peats with around 2,200 protein IDs per sample </w:t>
      </w:r>
      <w:ins w:id="79" w:author="Claus Wilke" w:date="2014-09-21T19:11:00Z">
        <w:r w:rsidR="00140E5E">
          <w:rPr>
            <w:color w:val="000000"/>
          </w:rPr>
          <w:t>using the same FDR cutoff</w:t>
        </w:r>
      </w:ins>
      <w:del w:id="80" w:author="Claus Wilke" w:date="2014-09-21T19:11:00Z">
        <w:r w:rsidDel="00140E5E">
          <w:rPr>
            <w:color w:val="000000"/>
          </w:rPr>
          <w:delText>(fdr&lt;1%)</w:delText>
        </w:r>
      </w:del>
      <w:r>
        <w:rPr>
          <w:color w:val="000000"/>
        </w:rPr>
        <w:t>. A more recent study</w:t>
      </w:r>
      <w:ins w:id="81" w:author="Claus Wilke" w:date="2014-09-21T19:11:00Z">
        <w:r w:rsidR="00140E5E">
          <w:rPr>
            <w:color w:val="000000"/>
          </w:rPr>
          <w:t>,</w:t>
        </w:r>
      </w:ins>
      <w:r>
        <w:rPr>
          <w:color w:val="000000"/>
        </w:rPr>
        <w:t xml:space="preserve"> using the FASP method, </w:t>
      </w:r>
      <w:r w:rsidR="008F0DD3">
        <w:rPr>
          <w:color w:val="000000"/>
        </w:rPr>
        <w:t xml:space="preserve">also </w:t>
      </w:r>
      <w:r>
        <w:rPr>
          <w:color w:val="000000"/>
        </w:rPr>
        <w:t>observed around 2</w:t>
      </w:r>
      <w:r w:rsidR="008F0DD3">
        <w:rPr>
          <w:color w:val="000000"/>
        </w:rPr>
        <w:t>,</w:t>
      </w:r>
      <w:r>
        <w:rPr>
          <w:color w:val="000000"/>
        </w:rPr>
        <w:t>200 proteins per sample, comparable to our r</w:t>
      </w:r>
      <w:r>
        <w:rPr>
          <w:color w:val="000000"/>
        </w:rPr>
        <w:t>e</w:t>
      </w:r>
      <w:r>
        <w:rPr>
          <w:color w:val="000000"/>
        </w:rPr>
        <w:t>covery</w:t>
      </w:r>
      <w:ins w:id="82" w:author="Claus Wilke" w:date="2014-09-21T19:11:00Z">
        <w:r w:rsidR="00140E5E">
          <w:rPr>
            <w:color w:val="000000"/>
          </w:rPr>
          <w:t xml:space="preserve"> </w:t>
        </w:r>
      </w:ins>
      <w:r>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Pr>
          <w:color w:val="000000"/>
        </w:rPr>
        <w:fldChar w:fldCharType="separate"/>
      </w:r>
      <w:r w:rsidRPr="0084560E">
        <w:rPr>
          <w:rFonts w:eastAsia="Times New Roman" w:cs="Times New Roman"/>
          <w:color w:val="000000"/>
        </w:rPr>
        <w:t xml:space="preserve">(Wiśniewski and Rakus, </w:t>
      </w:r>
      <w:r>
        <w:rPr>
          <w:rFonts w:eastAsia="Times New Roman" w:cs="Times New Roman"/>
          <w:color w:val="000000"/>
        </w:rPr>
        <w:t>2014</w:t>
      </w:r>
      <w:r w:rsidRPr="0084560E">
        <w:rPr>
          <w:rFonts w:eastAsia="Times New Roman" w:cs="Times New Roman"/>
          <w:color w:val="000000"/>
        </w:rPr>
        <w:t>)</w:t>
      </w:r>
      <w:r>
        <w:rPr>
          <w:color w:val="000000"/>
        </w:rPr>
        <w:fldChar w:fldCharType="end"/>
      </w:r>
      <w:r w:rsidR="00847971">
        <w:rPr>
          <w:color w:val="000000"/>
        </w:rPr>
        <w:t>.</w:t>
      </w:r>
      <w:r>
        <w:rPr>
          <w:color w:val="000000"/>
        </w:rPr>
        <w:t xml:space="preserve"> Additionally, using </w:t>
      </w:r>
      <w:proofErr w:type="spellStart"/>
      <w:r>
        <w:rPr>
          <w:color w:val="000000"/>
        </w:rPr>
        <w:t>RNAseq</w:t>
      </w:r>
      <w:proofErr w:type="spellEnd"/>
      <w:r>
        <w:rPr>
          <w:color w:val="000000"/>
        </w:rPr>
        <w:t xml:space="preserve">, we </w:t>
      </w:r>
      <w:ins w:id="83" w:author="Claus Wilke" w:date="2014-09-22T17:09:00Z">
        <w:r w:rsidR="00091659">
          <w:rPr>
            <w:color w:val="000000"/>
          </w:rPr>
          <w:t>reco</w:t>
        </w:r>
        <w:r w:rsidR="00091659">
          <w:rPr>
            <w:color w:val="000000"/>
          </w:rPr>
          <w:t>v</w:t>
        </w:r>
        <w:r w:rsidR="00091659">
          <w:rPr>
            <w:color w:val="000000"/>
          </w:rPr>
          <w:t>ered</w:t>
        </w:r>
      </w:ins>
      <w:del w:id="84" w:author="Claus Wilke" w:date="2014-09-22T17:09:00Z">
        <w:r w:rsidDel="00091659">
          <w:rPr>
            <w:color w:val="000000"/>
          </w:rPr>
          <w:delText>measured</w:delText>
        </w:r>
      </w:del>
      <w:r>
        <w:rPr>
          <w:color w:val="000000"/>
        </w:rPr>
        <w:t xml:space="preserve"> as many </w:t>
      </w:r>
      <w:r>
        <w:rPr>
          <w:color w:val="000000"/>
        </w:rPr>
        <w:lastRenderedPageBreak/>
        <w:t xml:space="preserve">mRNAs as microarray approaches </w:t>
      </w:r>
      <w:ins w:id="85" w:author="Claus Wilke" w:date="2014-09-22T17:09:00Z">
        <w:r w:rsidR="00091659">
          <w:rPr>
            <w:color w:val="000000"/>
          </w:rPr>
          <w:t xml:space="preserve">do, </w:t>
        </w:r>
      </w:ins>
      <w:r>
        <w:rPr>
          <w:color w:val="000000"/>
        </w:rPr>
        <w:t xml:space="preserve">with the added benefit of measuring 89 </w:t>
      </w:r>
      <w:proofErr w:type="spellStart"/>
      <w:r>
        <w:rPr>
          <w:color w:val="000000"/>
        </w:rPr>
        <w:t>sRNAs</w:t>
      </w:r>
      <w:proofErr w:type="spellEnd"/>
      <w:r>
        <w:rPr>
          <w:color w:val="000000"/>
        </w:rPr>
        <w:t xml:space="preserve"> and 85 </w:t>
      </w:r>
      <w:proofErr w:type="spellStart"/>
      <w:r>
        <w:rPr>
          <w:color w:val="000000"/>
        </w:rPr>
        <w:t>tRNAs</w:t>
      </w:r>
      <w:proofErr w:type="spellEnd"/>
      <w:r>
        <w:rPr>
          <w:color w:val="000000"/>
        </w:rPr>
        <w:t xml:space="preserve"> </w:t>
      </w:r>
      <w:ins w:id="86" w:author="Claus Wilke" w:date="2014-09-21T19:11:00Z">
        <w:r w:rsidR="00140E5E">
          <w:rPr>
            <w:color w:val="000000"/>
          </w:rPr>
          <w:t xml:space="preserve">at the same time </w:t>
        </w:r>
      </w:ins>
      <w:del w:id="87" w:author="Claus Wilke" w:date="2014-09-21T19:11:00Z">
        <w:r w:rsidDel="00140E5E">
          <w:rPr>
            <w:color w:val="000000"/>
          </w:rPr>
          <w:delText>simultaneously</w:delText>
        </w:r>
      </w:del>
      <w:r>
        <w:rPr>
          <w:color w:val="000000"/>
        </w:rPr>
        <w:fldChar w:fldCharType="begin"/>
      </w:r>
      <w:r>
        <w:rPr>
          <w:color w:val="000000"/>
        </w:rPr>
        <w:instrText xml:space="preserve"> ADDIN ZOTERO_ITEM CSL_CITATION {"citationID":"18pg8u8000","properties":{"formattedCitation":"(Raghavan et al.,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Pr>
          <w:color w:val="000000"/>
        </w:rPr>
        <w:fldChar w:fldCharType="separate"/>
      </w:r>
      <w:r>
        <w:rPr>
          <w:noProof/>
          <w:color w:val="000000"/>
        </w:rPr>
        <w:t>(Raghavan et al., 2011)</w:t>
      </w:r>
      <w:r>
        <w:rPr>
          <w:color w:val="000000"/>
        </w:rPr>
        <w:fldChar w:fldCharType="end"/>
      </w:r>
      <w:r>
        <w:rPr>
          <w:color w:val="000000"/>
        </w:rPr>
        <w:t>. As a point of reference</w:t>
      </w:r>
      <w:ins w:id="88" w:author="Claus Wilke" w:date="2014-09-21T19:11:00Z">
        <w:r w:rsidR="00140E5E">
          <w:rPr>
            <w:color w:val="000000"/>
          </w:rPr>
          <w:t>,</w:t>
        </w:r>
      </w:ins>
      <w:r>
        <w:rPr>
          <w:color w:val="000000"/>
        </w:rPr>
        <w:t xml:space="preserve"> previous </w:t>
      </w:r>
      <w:proofErr w:type="spellStart"/>
      <w:r>
        <w:rPr>
          <w:color w:val="000000"/>
        </w:rPr>
        <w:t>RNAseq</w:t>
      </w:r>
      <w:proofErr w:type="spellEnd"/>
      <w:r>
        <w:rPr>
          <w:color w:val="000000"/>
        </w:rPr>
        <w:t xml:space="preserve"> experiments on </w:t>
      </w:r>
      <w:ins w:id="89" w:author="Claus Wilke" w:date="2014-09-22T17:09:00Z">
        <w:r w:rsidR="00091659">
          <w:rPr>
            <w:color w:val="000000"/>
          </w:rPr>
          <w:t xml:space="preserve">the </w:t>
        </w:r>
      </w:ins>
      <w:r w:rsidRPr="00091659">
        <w:rPr>
          <w:i/>
          <w:color w:val="000000"/>
          <w:rPrChange w:id="90" w:author="Claus Wilke" w:date="2014-09-22T17:09:00Z">
            <w:rPr>
              <w:color w:val="000000"/>
            </w:rPr>
          </w:rPrChange>
        </w:rPr>
        <w:t>E. coli</w:t>
      </w:r>
      <w:r>
        <w:rPr>
          <w:color w:val="000000"/>
        </w:rPr>
        <w:t xml:space="preserve"> K-12 strain found 133 </w:t>
      </w:r>
      <w:proofErr w:type="spellStart"/>
      <w:r>
        <w:rPr>
          <w:color w:val="000000"/>
        </w:rPr>
        <w:t>sRNAs</w:t>
      </w:r>
      <w:proofErr w:type="spellEnd"/>
      <w:r>
        <w:rPr>
          <w:color w:val="000000"/>
        </w:rPr>
        <w:t xml:space="preserve"> and 4161 genes. Thus our recovery of both proteins and RNA represent the state of the art of the field, far outpe</w:t>
      </w:r>
      <w:r>
        <w:rPr>
          <w:color w:val="000000"/>
        </w:rPr>
        <w:t>r</w:t>
      </w:r>
      <w:r>
        <w:rPr>
          <w:color w:val="000000"/>
        </w:rPr>
        <w:t xml:space="preserve">forming recent comparative studies.  </w:t>
      </w:r>
      <w:del w:id="91" w:author="Claus Wilke" w:date="2014-09-21T19:12:00Z">
        <w:r w:rsidDel="00140E5E">
          <w:rPr>
            <w:color w:val="000000"/>
          </w:rPr>
          <w:delText xml:space="preserve"> </w:delText>
        </w:r>
      </w:del>
      <w:r>
        <w:rPr>
          <w:color w:val="000000"/>
        </w:rPr>
        <w:t>As an added benefit of our study we also simultan</w:t>
      </w:r>
      <w:r>
        <w:rPr>
          <w:color w:val="000000"/>
        </w:rPr>
        <w:t>e</w:t>
      </w:r>
      <w:r>
        <w:rPr>
          <w:color w:val="000000"/>
        </w:rPr>
        <w:t xml:space="preserve">ously measured </w:t>
      </w:r>
      <w:proofErr w:type="spellStart"/>
      <w:r>
        <w:rPr>
          <w:color w:val="000000"/>
        </w:rPr>
        <w:t>lipidA</w:t>
      </w:r>
      <w:proofErr w:type="spellEnd"/>
      <w:r>
        <w:rPr>
          <w:color w:val="000000"/>
        </w:rPr>
        <w:t xml:space="preserve">, </w:t>
      </w:r>
      <w:proofErr w:type="spellStart"/>
      <w:r>
        <w:rPr>
          <w:color w:val="000000"/>
        </w:rPr>
        <w:t>phospholid</w:t>
      </w:r>
      <w:proofErr w:type="spellEnd"/>
      <w:r>
        <w:rPr>
          <w:color w:val="000000"/>
        </w:rPr>
        <w:t>, and flux ratios in central metabolism</w:t>
      </w:r>
      <w:r w:rsidR="00847971">
        <w:rPr>
          <w:color w:val="000000"/>
        </w:rPr>
        <w:t>, c</w:t>
      </w:r>
      <w:r>
        <w:rPr>
          <w:color w:val="000000"/>
        </w:rPr>
        <w:t>overing a wider range of cellular components than pr</w:t>
      </w:r>
      <w:r>
        <w:rPr>
          <w:color w:val="000000"/>
        </w:rPr>
        <w:t>e</w:t>
      </w:r>
      <w:r>
        <w:rPr>
          <w:color w:val="000000"/>
        </w:rPr>
        <w:t xml:space="preserve">vious comparison studies. </w:t>
      </w:r>
    </w:p>
    <w:p w14:paraId="5D1FA884" w14:textId="77777777" w:rsidR="00EE3948" w:rsidRDefault="00EE3948" w:rsidP="00A3644C">
      <w:pPr>
        <w:pStyle w:val="NoSpacing"/>
      </w:pPr>
    </w:p>
    <w:p w14:paraId="2290BC9A" w14:textId="3517A9F1" w:rsidR="005A50CF" w:rsidRDefault="00BA5B3C" w:rsidP="005A50CF">
      <w:pPr>
        <w:pStyle w:val="Heading2"/>
      </w:pPr>
      <w:r>
        <w:t xml:space="preserve">General trends </w:t>
      </w:r>
      <w:ins w:id="92" w:author="Claus Wilke" w:date="2014-09-22T17:10:00Z">
        <w:r w:rsidR="00091659">
          <w:t>in</w:t>
        </w:r>
      </w:ins>
      <w:del w:id="93" w:author="Claus Wilke" w:date="2014-09-22T17:10:00Z">
        <w:r w:rsidDel="00091659">
          <w:delText>of</w:delText>
        </w:r>
      </w:del>
      <w:r>
        <w:t xml:space="preserve"> RNA and </w:t>
      </w:r>
      <w:ins w:id="94" w:author="Claus Wilke" w:date="2014-09-22T17:10:00Z">
        <w:r w:rsidR="00091659">
          <w:t>p</w:t>
        </w:r>
      </w:ins>
      <w:del w:id="95" w:author="Claus Wilke" w:date="2014-09-22T17:10:00Z">
        <w:r w:rsidDel="00091659">
          <w:delText>P</w:delText>
        </w:r>
      </w:del>
      <w:r>
        <w:t xml:space="preserve">rotein </w:t>
      </w:r>
      <w:ins w:id="96" w:author="Claus Wilke" w:date="2014-09-22T17:10:00Z">
        <w:r w:rsidR="00091659">
          <w:t xml:space="preserve">abundance over </w:t>
        </w:r>
      </w:ins>
      <w:r>
        <w:t>time</w:t>
      </w:r>
      <w:del w:id="97" w:author="Claus Wilke" w:date="2014-09-22T17:10:00Z">
        <w:r w:rsidDel="00091659">
          <w:delText xml:space="preserve"> course</w:delText>
        </w:r>
      </w:del>
    </w:p>
    <w:p w14:paraId="25A021F6" w14:textId="39E6EA7B" w:rsidR="005A50CF" w:rsidRDefault="00091659" w:rsidP="00A3644C">
      <w:pPr>
        <w:pStyle w:val="NoSpacing"/>
      </w:pPr>
      <w:ins w:id="98" w:author="Claus Wilke" w:date="2014-09-22T17:11:00Z">
        <w:r>
          <w:t xml:space="preserve">We next investigated changes RNA and protein abundances over time. </w:t>
        </w:r>
      </w:ins>
      <w:r w:rsidR="00BA5B3C">
        <w:t xml:space="preserve">Gene expression is often differentially regulated in </w:t>
      </w:r>
      <w:ins w:id="99" w:author="Claus Wilke" w:date="2014-09-22T17:12:00Z">
        <w:r>
          <w:t xml:space="preserve">response to changes in the </w:t>
        </w:r>
      </w:ins>
      <w:del w:id="100" w:author="Claus Wilke" w:date="2014-09-22T17:13:00Z">
        <w:r w:rsidR="00BA5B3C" w:rsidDel="00091659">
          <w:delText xml:space="preserve">order to cope with a changing </w:delText>
        </w:r>
      </w:del>
      <w:r w:rsidR="00BA5B3C">
        <w:t>environment. Due to transl</w:t>
      </w:r>
      <w:r w:rsidR="00BA5B3C">
        <w:t>a</w:t>
      </w:r>
      <w:r w:rsidR="00BA5B3C">
        <w:t xml:space="preserve">tional and post-translational regulation we expected differences in the response of </w:t>
      </w:r>
      <w:ins w:id="101" w:author="Claus Wilke" w:date="2014-09-22T17:13:00Z">
        <w:r>
          <w:t xml:space="preserve">RNA transcripts and </w:t>
        </w:r>
      </w:ins>
      <w:r w:rsidR="00BA5B3C">
        <w:t xml:space="preserve">proteins </w:t>
      </w:r>
      <w:del w:id="102" w:author="Claus Wilke" w:date="2014-09-22T17:13:00Z">
        <w:r w:rsidR="00BA5B3C" w:rsidDel="00091659">
          <w:delText xml:space="preserve">and their transcripts </w:delText>
        </w:r>
      </w:del>
      <w:r w:rsidR="00BA5B3C">
        <w:t>in response to glucose starvation. To visua</w:t>
      </w:r>
      <w:r w:rsidR="00BA5B3C">
        <w:t>l</w:t>
      </w:r>
      <w:r w:rsidR="00BA5B3C">
        <w:t xml:space="preserve">ize these differences we compared and contrasted the general trends in the response of RNA and proteins by way of </w:t>
      </w:r>
      <w:r w:rsidR="00BA5B3C" w:rsidRPr="002F22E7">
        <w:rPr>
          <w:i/>
        </w:rPr>
        <w:t>K</w:t>
      </w:r>
      <w:r w:rsidR="00BA5B3C">
        <w:t xml:space="preserve">-means clustering. To simplify </w:t>
      </w:r>
      <w:ins w:id="103" w:author="Claus Wilke" w:date="2014-09-21T19:12:00Z">
        <w:r w:rsidR="00140E5E">
          <w:t xml:space="preserve">the </w:t>
        </w:r>
      </w:ins>
      <w:r w:rsidR="00BA5B3C">
        <w:t>analysis we focus on only those RNAs and pr</w:t>
      </w:r>
      <w:r w:rsidR="00BA5B3C">
        <w:t>o</w:t>
      </w:r>
      <w:r w:rsidR="00BA5B3C">
        <w:t>teins that are changing significantly (as measured by f</w:t>
      </w:r>
      <w:r w:rsidR="000379D3">
        <w:t>alse discovery rate</w:t>
      </w:r>
      <w:r w:rsidR="00BA5B3C">
        <w:t xml:space="preserve"> and fold change cutoff</w:t>
      </w:r>
      <w:r w:rsidR="000379D3">
        <w:t>,</w:t>
      </w:r>
      <w:r w:rsidR="00BA5B3C">
        <w:t xml:space="preserve"> respectively) throughout the time course</w:t>
      </w:r>
      <w:r w:rsidR="000379D3">
        <w:t>,</w:t>
      </w:r>
      <w:r w:rsidR="00BA5B3C">
        <w:t xml:space="preserve"> yielding ~1900 significantly changing transcripts/proteins. </w:t>
      </w:r>
      <w:del w:id="104" w:author="Claus Wilke" w:date="2014-09-22T17:16:00Z">
        <w:r w:rsidR="00BA5B3C" w:rsidDel="009C1055">
          <w:delText xml:space="preserve">In </w:delText>
        </w:r>
      </w:del>
      <w:r w:rsidR="00BA5B3C">
        <w:rPr>
          <w:i/>
        </w:rPr>
        <w:t>K</w:t>
      </w:r>
      <w:r w:rsidR="00BA5B3C">
        <w:t xml:space="preserve">-means clustering </w:t>
      </w:r>
      <w:ins w:id="105" w:author="Claus Wilke" w:date="2014-09-22T17:16:00Z">
        <w:r w:rsidR="009C1055">
          <w:t xml:space="preserve">requires an arbitrary choice for the </w:t>
        </w:r>
      </w:ins>
      <w:del w:id="106" w:author="Claus Wilke" w:date="2014-09-22T17:16:00Z">
        <w:r w:rsidR="00BA5B3C" w:rsidDel="009C1055">
          <w:delText xml:space="preserve">it is up to the user to pick the </w:delText>
        </w:r>
      </w:del>
      <w:r w:rsidR="00BA5B3C">
        <w:t>number of clusters</w:t>
      </w:r>
      <w:ins w:id="107" w:author="Claus Wilke" w:date="2014-09-22T17:16:00Z">
        <w:r w:rsidR="009C1055">
          <w:t>, chosen</w:t>
        </w:r>
      </w:ins>
      <w:r w:rsidR="00BA5B3C">
        <w:t xml:space="preserve"> </w:t>
      </w:r>
      <w:del w:id="108" w:author="Claus Wilke" w:date="2014-09-22T17:16:00Z">
        <w:r w:rsidR="00BA5B3C" w:rsidDel="009C1055">
          <w:delText xml:space="preserve">that is appropriate </w:delText>
        </w:r>
      </w:del>
      <w:r w:rsidR="00BA5B3C">
        <w:t>such that the profiles are well separated into groups with unique and di</w:t>
      </w:r>
      <w:r w:rsidR="00BA5B3C">
        <w:t>s</w:t>
      </w:r>
      <w:r w:rsidR="00BA5B3C">
        <w:t xml:space="preserve">tinct behaviors. </w:t>
      </w:r>
      <w:ins w:id="109" w:author="Claus Wilke" w:date="2014-09-22T17:38:00Z">
        <w:r w:rsidR="0079687C">
          <w:t>(</w:t>
        </w:r>
      </w:ins>
      <w:ins w:id="110" w:author="Claus Wilke" w:date="2014-09-22T17:40:00Z">
        <w:r w:rsidR="0079687C">
          <w:t>In subsection “</w:t>
        </w:r>
        <w:r w:rsidR="0079687C" w:rsidRPr="0079687C">
          <w:t>RNA and Protein time course classification</w:t>
        </w:r>
        <w:r w:rsidR="0079687C">
          <w:t>”</w:t>
        </w:r>
      </w:ins>
      <w:ins w:id="111" w:author="Claus Wilke" w:date="2014-09-22T17:39:00Z">
        <w:r w:rsidR="0079687C">
          <w:t>, we will pr</w:t>
        </w:r>
        <w:r w:rsidR="0079687C">
          <w:t>o</w:t>
        </w:r>
        <w:r w:rsidR="0079687C">
          <w:t>pose an a</w:t>
        </w:r>
      </w:ins>
      <w:ins w:id="112" w:author="Claus Wilke" w:date="2014-09-22T17:38:00Z">
        <w:r w:rsidR="0079687C">
          <w:t>lternative</w:t>
        </w:r>
      </w:ins>
      <w:ins w:id="113" w:author="Claus Wilke" w:date="2014-09-22T17:39:00Z">
        <w:r w:rsidR="0079687C">
          <w:t xml:space="preserve"> classification approach that does not depend on such an arbitrary choice.</w:t>
        </w:r>
      </w:ins>
      <w:ins w:id="114" w:author="Claus Wilke" w:date="2014-09-22T17:38:00Z">
        <w:r w:rsidR="0079687C">
          <w:t xml:space="preserve">) </w:t>
        </w:r>
      </w:ins>
      <w:r w:rsidR="00BA5B3C">
        <w:t>We varied the number of clusters for both RNA and protein profiles to find a sati</w:t>
      </w:r>
      <w:r w:rsidR="00BA5B3C">
        <w:t>s</w:t>
      </w:r>
      <w:r w:rsidR="00BA5B3C">
        <w:t>factory grouping of the data, and we found the best clustering performance to be around 15 clusters for the RNA profiles and 25 clusters for the protein profiles. Thus, the RNAs r</w:t>
      </w:r>
      <w:r w:rsidR="00BA5B3C">
        <w:t>e</w:t>
      </w:r>
      <w:r w:rsidR="00BA5B3C">
        <w:t>spond in a much more uniform manner than the proteins</w:t>
      </w:r>
      <w:ins w:id="115" w:author="Claus Wilke" w:date="2014-09-22T17:16:00Z">
        <w:r w:rsidR="009C1055">
          <w:t xml:space="preserve"> do</w:t>
        </w:r>
      </w:ins>
      <w:r w:rsidR="00BA5B3C">
        <w:t xml:space="preserve">. This is illustrated by the </w:t>
      </w:r>
      <w:proofErr w:type="spellStart"/>
      <w:r w:rsidR="00BA5B3C">
        <w:t>heatmap</w:t>
      </w:r>
      <w:proofErr w:type="spellEnd"/>
      <w:r w:rsidR="00BA5B3C">
        <w:t xml:space="preserve"> of the cluster centroids of RNA and pr</w:t>
      </w:r>
      <w:r w:rsidR="00BA5B3C">
        <w:t>o</w:t>
      </w:r>
      <w:r w:rsidR="00BA5B3C">
        <w:t xml:space="preserve">tein (Figure 2A and B, respectively).  A vast majority of the RNAs are </w:t>
      </w:r>
      <w:proofErr w:type="gramStart"/>
      <w:r w:rsidR="002F22E7">
        <w:t>down-regulated</w:t>
      </w:r>
      <w:proofErr w:type="gramEnd"/>
      <w:r w:rsidR="00BA5B3C">
        <w:t xml:space="preserve"> while the protein response is </w:t>
      </w:r>
      <w:del w:id="116" w:author="Claus Wilke" w:date="2014-09-21T19:12:00Z">
        <w:r w:rsidR="00BA5B3C" w:rsidDel="00140E5E">
          <w:delText xml:space="preserve"> </w:delText>
        </w:r>
      </w:del>
      <w:r w:rsidR="00BA5B3C">
        <w:t>much less un</w:t>
      </w:r>
      <w:r w:rsidR="00BA5B3C">
        <w:t>i</w:t>
      </w:r>
      <w:r w:rsidR="00BA5B3C">
        <w:t>form, likely due to differences in p</w:t>
      </w:r>
      <w:r w:rsidR="0084560E">
        <w:t>ost-translational modification such as degradation.</w:t>
      </w:r>
      <w:r w:rsidR="0084560E" w:rsidRPr="0084560E">
        <w:rPr>
          <w:shd w:val="clear" w:color="auto" w:fill="FFFFFF"/>
        </w:rPr>
        <w:t xml:space="preserve"> </w:t>
      </w:r>
      <w:r w:rsidR="0084560E">
        <w:rPr>
          <w:shd w:val="clear" w:color="auto" w:fill="FFFFFF"/>
        </w:rPr>
        <w:t>Additiona</w:t>
      </w:r>
      <w:r w:rsidR="0084560E">
        <w:rPr>
          <w:shd w:val="clear" w:color="auto" w:fill="FFFFFF"/>
        </w:rPr>
        <w:t>l</w:t>
      </w:r>
      <w:r w:rsidR="0084560E">
        <w:rPr>
          <w:shd w:val="clear" w:color="auto" w:fill="FFFFFF"/>
        </w:rPr>
        <w:t>ly, the RNA profiles show a clear separation between early and late time points with a tra</w:t>
      </w:r>
      <w:r w:rsidR="0084560E">
        <w:rPr>
          <w:shd w:val="clear" w:color="auto" w:fill="FFFFFF"/>
        </w:rPr>
        <w:t>n</w:t>
      </w:r>
      <w:r w:rsidR="0084560E">
        <w:rPr>
          <w:shd w:val="clear" w:color="auto" w:fill="FFFFFF"/>
        </w:rPr>
        <w:t>sition period around 6-8hrs. The transcription profiles remain relatively constant, with o</w:t>
      </w:r>
      <w:r w:rsidR="0084560E">
        <w:rPr>
          <w:shd w:val="clear" w:color="auto" w:fill="FFFFFF"/>
        </w:rPr>
        <w:t>n</w:t>
      </w:r>
      <w:r w:rsidR="0084560E">
        <w:rPr>
          <w:shd w:val="clear" w:color="auto" w:fill="FFFFFF"/>
        </w:rPr>
        <w:t>ly minor changes in expression, after this transitional period of entry to stationary phase. At two weeks some of the transcripts begin changing again perhaps si</w:t>
      </w:r>
      <w:r w:rsidR="0084560E">
        <w:rPr>
          <w:shd w:val="clear" w:color="auto" w:fill="FFFFFF"/>
        </w:rPr>
        <w:t>g</w:t>
      </w:r>
      <w:r w:rsidR="0084560E">
        <w:rPr>
          <w:shd w:val="clear" w:color="auto" w:fill="FFFFFF"/>
        </w:rPr>
        <w:t>naling a further shift in the cells state.</w:t>
      </w:r>
    </w:p>
    <w:p w14:paraId="0B438ED2" w14:textId="77777777" w:rsidR="00A3644C" w:rsidRDefault="00A3644C" w:rsidP="00A3644C">
      <w:pPr>
        <w:pStyle w:val="NoSpacing"/>
      </w:pPr>
    </w:p>
    <w:p w14:paraId="39CAC776" w14:textId="77777777" w:rsidR="005A50CF" w:rsidRDefault="008C2807" w:rsidP="00A3644C">
      <w:pPr>
        <w:pStyle w:val="NoSpacing"/>
      </w:pPr>
      <w:r>
        <w:t>We would like to emphasize</w:t>
      </w:r>
      <w:r w:rsidR="00BA5B3C">
        <w:t xml:space="preserve"> that the above clustering of the RNA and protein</w:t>
      </w:r>
      <w:r>
        <w:t xml:space="preserve"> abundances</w:t>
      </w:r>
      <w:r w:rsidR="00BA5B3C">
        <w:t xml:space="preserve"> are independent and thus we cannot directly compa</w:t>
      </w:r>
      <w:r w:rsidR="008B0D42">
        <w:t>re individual clusters between F</w:t>
      </w:r>
      <w:r w:rsidR="00BA5B3C">
        <w:t>igures 2A and B. The next section addresses the correlation between absolute and relative chan</w:t>
      </w:r>
      <w:r w:rsidR="00BA5B3C">
        <w:t>g</w:t>
      </w:r>
      <w:r w:rsidR="00BA5B3C">
        <w:t xml:space="preserve">es in abundance of individual proteins and their transcripts. </w:t>
      </w:r>
    </w:p>
    <w:p w14:paraId="3352C40C" w14:textId="77777777" w:rsidR="005A50CF" w:rsidRDefault="00BA5B3C" w:rsidP="005A50CF">
      <w:pPr>
        <w:pStyle w:val="Heading2"/>
      </w:pPr>
      <w:r>
        <w:t>Correlations between individual mRNAs and proteins</w:t>
      </w:r>
    </w:p>
    <w:p w14:paraId="6AABDB59" w14:textId="77777777" w:rsidR="009C1055" w:rsidRDefault="00BA5B3C" w:rsidP="0084560E">
      <w:pPr>
        <w:pStyle w:val="NoSpacing"/>
        <w:rPr>
          <w:ins w:id="117" w:author="Claus Wilke" w:date="2014-09-22T17:18:00Z"/>
        </w:rPr>
      </w:pPr>
      <w:r>
        <w:t>It is well known that absolute levels of proteins do not correlate strongly with their corr</w:t>
      </w:r>
      <w:r>
        <w:t>e</w:t>
      </w:r>
      <w:r>
        <w:t xml:space="preserve">sponding </w:t>
      </w:r>
      <w:r w:rsidRPr="00795F8F">
        <w:t>transcripts</w:t>
      </w:r>
      <w:bookmarkStart w:id="118" w:name="move266022950"/>
      <w:bookmarkEnd w:id="118"/>
      <w:r w:rsidRPr="00795F8F">
        <w:t>. In</w:t>
      </w:r>
      <w:r>
        <w:t xml:space="preserve"> addition to a weak absolute correlation between mRNA and pr</w:t>
      </w:r>
      <w:r>
        <w:t>o</w:t>
      </w:r>
      <w:r>
        <w:t>tein at a given time point we also expected, due to potentially long protein degradation rates in stationary phase, a weak relative correlation within a single time course between a protein and its tran</w:t>
      </w:r>
      <w:r w:rsidR="000379D3">
        <w:t>script. To put proteins and RNA</w:t>
      </w:r>
      <w:r>
        <w:t xml:space="preserve"> within a giv</w:t>
      </w:r>
      <w:r w:rsidR="000379D3">
        <w:t>en sample</w:t>
      </w:r>
      <w:r>
        <w:t xml:space="preserve"> on comparable </w:t>
      </w:r>
      <w:r>
        <w:lastRenderedPageBreak/>
        <w:t>scales</w:t>
      </w:r>
      <w:ins w:id="119" w:author="Claus Wilke" w:date="2014-09-22T17:17:00Z">
        <w:r w:rsidR="009C1055">
          <w:t xml:space="preserve">, we normalized </w:t>
        </w:r>
      </w:ins>
      <w:del w:id="120" w:author="Claus Wilke" w:date="2014-09-22T17:18:00Z">
        <w:r w:rsidDel="009C1055">
          <w:delText xml:space="preserve"> the </w:delText>
        </w:r>
      </w:del>
      <w:r>
        <w:t xml:space="preserve">protein counts </w:t>
      </w:r>
      <w:del w:id="121" w:author="Claus Wilke" w:date="2014-09-22T17:18:00Z">
        <w:r w:rsidDel="009C1055">
          <w:delText xml:space="preserve">were normalized </w:delText>
        </w:r>
      </w:del>
      <w:r>
        <w:t xml:space="preserve">using the apex </w:t>
      </w:r>
      <w:r w:rsidRPr="00795F8F">
        <w:t>method</w:t>
      </w:r>
      <w:bookmarkStart w:id="122" w:name="ZOTERO_BREF_THMeh0SvPcJl"/>
      <w:r w:rsidR="00AC3D55" w:rsidRPr="00795F8F">
        <w:t xml:space="preserve"> </w:t>
      </w:r>
      <w:bookmarkEnd w:id="122"/>
      <w:r w:rsidR="00207439" w:rsidRPr="00795F8F">
        <w:fldChar w:fldCharType="begin"/>
      </w:r>
      <w:r w:rsidR="006C6960"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207439" w:rsidRPr="00795F8F">
        <w:fldChar w:fldCharType="separate"/>
      </w:r>
      <w:r w:rsidR="006C6960" w:rsidRPr="00795F8F">
        <w:t>(Lu et al., 2007)</w:t>
      </w:r>
      <w:r w:rsidR="00207439" w:rsidRPr="00795F8F">
        <w:fldChar w:fldCharType="end"/>
      </w:r>
      <w:r w:rsidR="002C1CF2" w:rsidRPr="00795F8F">
        <w:t xml:space="preserve"> </w:t>
      </w:r>
      <w:r w:rsidRPr="00795F8F">
        <w:t>for absolute</w:t>
      </w:r>
      <w:r>
        <w:t xml:space="preserve"> quantification and the mRNA </w:t>
      </w:r>
      <w:del w:id="123" w:author="Claus Wilke" w:date="2014-09-22T17:18:00Z">
        <w:r w:rsidDel="009C1055">
          <w:delText xml:space="preserve">was normalized </w:delText>
        </w:r>
      </w:del>
      <w:r>
        <w:t>to the length of each transcript. Both protein and mRNA le</w:t>
      </w:r>
      <w:r>
        <w:t>v</w:t>
      </w:r>
      <w:r>
        <w:t xml:space="preserve">els were </w:t>
      </w:r>
      <w:ins w:id="124" w:author="Claus Wilke" w:date="2014-09-22T17:18:00Z">
        <w:r w:rsidR="009C1055">
          <w:t xml:space="preserve">then </w:t>
        </w:r>
      </w:ins>
      <w:r>
        <w:t xml:space="preserve">averaged across all three biological replicates. Additionally, all proteins and mRNAs were scaled by the average of all proteins and mRNA. </w:t>
      </w:r>
    </w:p>
    <w:p w14:paraId="624593C0" w14:textId="77777777" w:rsidR="009C1055" w:rsidRDefault="009C1055" w:rsidP="0084560E">
      <w:pPr>
        <w:pStyle w:val="NoSpacing"/>
        <w:rPr>
          <w:ins w:id="125" w:author="Claus Wilke" w:date="2014-09-22T17:18:00Z"/>
        </w:rPr>
      </w:pPr>
    </w:p>
    <w:p w14:paraId="5D5E3F92" w14:textId="77777777" w:rsidR="009C1055" w:rsidRDefault="00BA5B3C" w:rsidP="0084560E">
      <w:pPr>
        <w:pStyle w:val="NoSpacing"/>
        <w:rPr>
          <w:ins w:id="126" w:author="Claus Wilke" w:date="2014-09-22T17:20:00Z"/>
        </w:rPr>
      </w:pPr>
      <w:r>
        <w:t>To relate the relative levels of a protein</w:t>
      </w:r>
      <w:ins w:id="127" w:author="Claus Wilke" w:date="2014-09-22T17:18:00Z">
        <w:r w:rsidR="009C1055">
          <w:t xml:space="preserve"> to </w:t>
        </w:r>
      </w:ins>
      <w:del w:id="128" w:author="Claus Wilke" w:date="2014-09-22T17:18:00Z">
        <w:r w:rsidDel="009C1055">
          <w:delText xml:space="preserve"> and </w:delText>
        </w:r>
      </w:del>
      <w:r>
        <w:t>its transcript we had to account for the underl</w:t>
      </w:r>
      <w:r>
        <w:t>y</w:t>
      </w:r>
      <w:r>
        <w:t>ing dynamics of the time courses</w:t>
      </w:r>
      <w:ins w:id="129" w:author="Claus Wilke" w:date="2014-09-22T17:19:00Z">
        <w:r w:rsidR="009C1055">
          <w:t>. We considered</w:t>
        </w:r>
      </w:ins>
      <w:del w:id="130" w:author="Claus Wilke" w:date="2014-09-22T17:19:00Z">
        <w:r w:rsidDel="009C1055">
          <w:delText xml:space="preserve"> by considering</w:delText>
        </w:r>
      </w:del>
      <w:r>
        <w:t xml:space="preserve"> two limiting cases</w:t>
      </w:r>
      <w:ins w:id="131" w:author="Claus Wilke" w:date="2014-09-22T17:19:00Z">
        <w:r w:rsidR="009C1055">
          <w:t>:</w:t>
        </w:r>
      </w:ins>
      <w:del w:id="132" w:author="Claus Wilke" w:date="2014-09-22T17:19:00Z">
        <w:r w:rsidDel="009C1055">
          <w:delText>.</w:delText>
        </w:r>
      </w:del>
      <w:r>
        <w:t xml:space="preserve"> At one extreme we a</w:t>
      </w:r>
      <w:r>
        <w:t>s</w:t>
      </w:r>
      <w:r>
        <w:t>sumed each protein has a degradation rate slower than the time scale of the exper</w:t>
      </w:r>
      <w:r>
        <w:t>i</w:t>
      </w:r>
      <w:r>
        <w:t>ment. At the other extreme we assumed each protein is degraded on a time scale that is fast co</w:t>
      </w:r>
      <w:r>
        <w:t>m</w:t>
      </w:r>
      <w:r>
        <w:t>pared to the time scale of the experiment. In the first limiting case proteins int</w:t>
      </w:r>
      <w:r>
        <w:t>e</w:t>
      </w:r>
      <w:r>
        <w:t xml:space="preserve">grate their transcript levels over time. </w:t>
      </w:r>
      <w:proofErr w:type="gramStart"/>
      <w:r>
        <w:t>In the second limiting case (relative) protein levels track with their (relative) transcript level.</w:t>
      </w:r>
      <w:proofErr w:type="gramEnd"/>
      <w:r>
        <w:t xml:space="preserve">  If a protein is not integrally or proportionally related to its transcript it could be due to an intermediate protein degradation rate, satur</w:t>
      </w:r>
      <w:r>
        <w:t>a</w:t>
      </w:r>
      <w:r>
        <w:t>tion effects, or some other post-translational regulation or nonlinearity.</w:t>
      </w:r>
    </w:p>
    <w:p w14:paraId="06C1A62F" w14:textId="77777777" w:rsidR="009C1055" w:rsidRDefault="009C1055" w:rsidP="0084560E">
      <w:pPr>
        <w:pStyle w:val="NoSpacing"/>
        <w:rPr>
          <w:ins w:id="133" w:author="Claus Wilke" w:date="2014-09-22T17:20:00Z"/>
        </w:rPr>
      </w:pPr>
    </w:p>
    <w:p w14:paraId="0937D375" w14:textId="03B9B782" w:rsidR="0084560E" w:rsidRDefault="00BA5B3C" w:rsidP="0084560E">
      <w:pPr>
        <w:pStyle w:val="NoSpacing"/>
      </w:pPr>
      <w:del w:id="134" w:author="Claus Wilke" w:date="2014-09-22T17:20:00Z">
        <w:r w:rsidDel="009C1055">
          <w:delText xml:space="preserve"> </w:delText>
        </w:r>
      </w:del>
      <w:r>
        <w:t>The strongest absolute correl</w:t>
      </w:r>
      <w:r>
        <w:t>a</w:t>
      </w:r>
      <w:r>
        <w:t>tion, across the time course, between mRNA and protein was at three hours  (Figure 2F</w:t>
      </w:r>
      <w:r w:rsidR="005559FC">
        <w:t>,</w:t>
      </w:r>
      <w:r>
        <w:t xml:space="preserve"> </w:t>
      </w:r>
      <w:del w:id="135" w:author="Claus Wilke" w:date="2014-09-21T19:14:00Z">
        <w:r w:rsidDel="00140E5E">
          <w:delText xml:space="preserve"> </w:delText>
        </w:r>
      </w:del>
      <w:proofErr w:type="gramStart"/>
      <w:r>
        <w:t>S</w:t>
      </w:r>
      <w:r w:rsidRPr="00DD6EEC">
        <w:t xml:space="preserve">pearman  </w:t>
      </w:r>
      <w:bookmarkStart w:id="136" w:name="__DdeLink__5310_903009628"/>
      <w:r w:rsidRPr="00DD6EEC">
        <w:t>ρ</w:t>
      </w:r>
      <w:bookmarkEnd w:id="136"/>
      <w:proofErr w:type="gramEnd"/>
      <w:r w:rsidRPr="00DD6EEC">
        <w:t>=0.59</w:t>
      </w:r>
      <w:r>
        <w:t xml:space="preserve">, </w:t>
      </w:r>
      <w:r>
        <w:rPr>
          <w:i/>
        </w:rPr>
        <w:t>P</w:t>
      </w:r>
      <w:r>
        <w:t>=</w:t>
      </w:r>
      <w:r w:rsidR="00DD6EEC">
        <w:t>10</w:t>
      </w:r>
      <w:r w:rsidR="00DD6EEC" w:rsidRPr="00DD6EEC">
        <w:rPr>
          <w:vertAlign w:val="superscript"/>
        </w:rPr>
        <w:t>-224</w:t>
      </w:r>
      <w:r>
        <w:t xml:space="preserve">). </w:t>
      </w:r>
      <w:r w:rsidR="0084560E" w:rsidRPr="0084560E">
        <w:t>This number is in</w:t>
      </w:r>
      <w:ins w:id="137" w:author="Claus Wilke" w:date="2014-09-21T19:14:00Z">
        <w:r w:rsidR="00140E5E">
          <w:t xml:space="preserve"> </w:t>
        </w:r>
      </w:ins>
      <w:del w:id="138" w:author="Claus Wilke" w:date="2014-09-21T19:14:00Z">
        <w:r w:rsidR="0084560E" w:rsidRPr="0084560E" w:rsidDel="00140E5E">
          <w:delText>-</w:delText>
        </w:r>
      </w:del>
      <w:r w:rsidR="0084560E" w:rsidRPr="0084560E">
        <w:t>line with mea</w:t>
      </w:r>
      <w:r w:rsidR="0084560E" w:rsidRPr="0084560E">
        <w:t>s</w:t>
      </w:r>
      <w:r w:rsidR="0084560E" w:rsidRPr="0084560E">
        <w:t>urements of correlations b</w:t>
      </w:r>
      <w:r w:rsidR="0084560E" w:rsidRPr="0084560E">
        <w:t>e</w:t>
      </w:r>
      <w:r w:rsidR="0084560E" w:rsidRPr="0084560E">
        <w:t xml:space="preserve">tween RNA and protein for other measured prokaryotes and </w:t>
      </w:r>
      <w:ins w:id="139" w:author="Claus Wilke" w:date="2014-09-21T19:14:00Z">
        <w:r w:rsidR="00140E5E">
          <w:t>e</w:t>
        </w:r>
      </w:ins>
      <w:del w:id="140" w:author="Claus Wilke" w:date="2014-09-21T19:14:00Z">
        <w:r w:rsidR="0084560E" w:rsidRPr="0084560E" w:rsidDel="00140E5E">
          <w:delText>E</w:delText>
        </w:r>
      </w:del>
      <w:r w:rsidR="0084560E" w:rsidRPr="0084560E">
        <w:t>ukaryotes</w:t>
      </w:r>
      <w:ins w:id="141" w:author="Claus Wilke" w:date="2014-09-21T19:14:00Z">
        <w:r w:rsidR="00140E5E">
          <w:t>,</w:t>
        </w:r>
      </w:ins>
      <w:r w:rsidR="0084560E" w:rsidRPr="0084560E">
        <w:t xml:space="preserve"> which have </w:t>
      </w:r>
      <w:ins w:id="142" w:author="Claus Wilke" w:date="2014-09-21T19:14:00Z">
        <w:r w:rsidR="00140E5E">
          <w:t>S</w:t>
        </w:r>
      </w:ins>
      <w:del w:id="143" w:author="Claus Wilke" w:date="2014-09-21T19:14:00Z">
        <w:r w:rsidR="0084560E" w:rsidRPr="0084560E" w:rsidDel="00140E5E">
          <w:delText>s</w:delText>
        </w:r>
      </w:del>
      <w:r w:rsidR="0084560E" w:rsidRPr="0084560E">
        <w:t>pearman correlations around 0.5 between proteins and their transcripts</w:t>
      </w:r>
      <w:del w:id="144" w:author="Claus Wilke" w:date="2014-09-21T19:14:00Z">
        <w:r w:rsidR="0084560E" w:rsidRPr="0084560E" w:rsidDel="00140E5E">
          <w:delText>.</w:delText>
        </w:r>
      </w:del>
      <w:r w:rsidR="0084560E" w:rsidRPr="0084560E">
        <w:t xml:space="preserve"> </w:t>
      </w:r>
      <w:r w:rsidR="00207439"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207439" w:rsidRPr="0084560E">
        <w:fldChar w:fldCharType="separate"/>
      </w:r>
      <w:r w:rsidR="0084560E" w:rsidRPr="0084560E">
        <w:t>(Abreu et al., 2009; Gygi et al., 1999; Vogel et al., 2010; Vogel and Marcotte, 2012; Washburn et al., 2003)</w:t>
      </w:r>
      <w:r w:rsidR="00207439" w:rsidRPr="0084560E">
        <w:fldChar w:fldCharType="end"/>
      </w:r>
      <w:ins w:id="145" w:author="Claus Wilke" w:date="2014-09-21T19:14:00Z">
        <w:r w:rsidR="00140E5E">
          <w:t>.</w:t>
        </w:r>
      </w:ins>
      <w:r w:rsidRPr="00795F8F">
        <w:t xml:space="preserve"> Plotted</w:t>
      </w:r>
      <w:r>
        <w:t xml:space="preserve"> in </w:t>
      </w:r>
      <w:r w:rsidR="008B0D42">
        <w:t>Figure</w:t>
      </w:r>
      <w:r>
        <w:t xml:space="preserve"> 2C and D are hist</w:t>
      </w:r>
      <w:r>
        <w:t>o</w:t>
      </w:r>
      <w:r>
        <w:t>grams of the Spearman correlation coefficients (</w:t>
      </w:r>
      <w:r>
        <w:rPr>
          <w:rFonts w:ascii="Times New Roman" w:hAnsi="Times New Roman"/>
        </w:rPr>
        <w:t xml:space="preserve">ρ) </w:t>
      </w:r>
      <w:r>
        <w:t>calculated for protein vs. the integral of its transcript and pr</w:t>
      </w:r>
      <w:r>
        <w:t>o</w:t>
      </w:r>
      <w:r>
        <w:t>tein vs. its transcript, respectively. Approx</w:t>
      </w:r>
      <w:r>
        <w:t>i</w:t>
      </w:r>
      <w:r>
        <w:t>mately 15% of the proteins correlated highly (</w:t>
      </w:r>
      <w:r>
        <w:rPr>
          <w:rFonts w:ascii="Times New Roman" w:hAnsi="Times New Roman"/>
        </w:rPr>
        <w:t>ρ</w:t>
      </w:r>
      <w:r>
        <w:t>&gt;0.75) with the integral of their transcripts whereas approximately 20% correlated hig</w:t>
      </w:r>
      <w:r>
        <w:t>h</w:t>
      </w:r>
      <w:r>
        <w:t>ly with proportional levels of RNA. There is no overlap between the two sets as can be seen by the strong anti-correlation in the 2D histogram</w:t>
      </w:r>
      <w:r>
        <w:rPr>
          <w:shd w:val="clear" w:color="auto" w:fill="FFFFFF"/>
        </w:rPr>
        <w:t xml:space="preserve"> in </w:t>
      </w:r>
      <w:r w:rsidR="008B0D42">
        <w:rPr>
          <w:shd w:val="clear" w:color="auto" w:fill="FFFFFF"/>
        </w:rPr>
        <w:t>Figure</w:t>
      </w:r>
      <w:r>
        <w:rPr>
          <w:shd w:val="clear" w:color="auto" w:fill="FFFFFF"/>
        </w:rPr>
        <w:t xml:space="preserve"> 2E of protein </w:t>
      </w:r>
      <w:proofErr w:type="spellStart"/>
      <w:r>
        <w:rPr>
          <w:shd w:val="clear" w:color="auto" w:fill="FFFFFF"/>
        </w:rPr>
        <w:t>vs</w:t>
      </w:r>
      <w:proofErr w:type="spellEnd"/>
      <w:r>
        <w:rPr>
          <w:shd w:val="clear" w:color="auto" w:fill="FFFFFF"/>
        </w:rPr>
        <w:t xml:space="preserve"> the integral and proportional levels of mRNA. </w:t>
      </w:r>
      <w:r w:rsidR="0084560E">
        <w:rPr>
          <w:shd w:val="clear" w:color="auto" w:fill="FFFFFF"/>
        </w:rPr>
        <w:t xml:space="preserve">Genes that are proportionally </w:t>
      </w:r>
      <w:ins w:id="146" w:author="Claus Wilke" w:date="2014-09-21T19:15:00Z">
        <w:r w:rsidR="00140E5E">
          <w:rPr>
            <w:shd w:val="clear" w:color="auto" w:fill="FFFFFF"/>
          </w:rPr>
          <w:t>regulated</w:t>
        </w:r>
      </w:ins>
      <w:del w:id="147" w:author="Claus Wilke" w:date="2014-09-21T19:15:00Z">
        <w:r w:rsidR="0084560E" w:rsidDel="00140E5E">
          <w:rPr>
            <w:shd w:val="clear" w:color="auto" w:fill="FFFFFF"/>
          </w:rPr>
          <w:delText>to their transcripts</w:delText>
        </w:r>
      </w:del>
      <w:r w:rsidR="0084560E">
        <w:rPr>
          <w:shd w:val="clear" w:color="auto" w:fill="FFFFFF"/>
        </w:rPr>
        <w:t xml:space="preserve"> are enriched for, among other things, locomotion and cell d</w:t>
      </w:r>
      <w:r w:rsidR="0084560E">
        <w:rPr>
          <w:shd w:val="clear" w:color="auto" w:fill="FFFFFF"/>
        </w:rPr>
        <w:t>i</w:t>
      </w:r>
      <w:r w:rsidR="0084560E">
        <w:rPr>
          <w:shd w:val="clear" w:color="auto" w:fill="FFFFFF"/>
        </w:rPr>
        <w:t>vision. Genes that are integrally re</w:t>
      </w:r>
      <w:ins w:id="148" w:author="Claus Wilke" w:date="2014-09-21T19:15:00Z">
        <w:r w:rsidR="00140E5E">
          <w:rPr>
            <w:shd w:val="clear" w:color="auto" w:fill="FFFFFF"/>
          </w:rPr>
          <w:t xml:space="preserve">gulated </w:t>
        </w:r>
      </w:ins>
      <w:del w:id="149" w:author="Claus Wilke" w:date="2014-09-21T19:15:00Z">
        <w:r w:rsidR="0084560E" w:rsidDel="00140E5E">
          <w:rPr>
            <w:shd w:val="clear" w:color="auto" w:fill="FFFFFF"/>
          </w:rPr>
          <w:delText xml:space="preserve">lated to their transcripts </w:delText>
        </w:r>
      </w:del>
      <w:r w:rsidR="0084560E">
        <w:rPr>
          <w:shd w:val="clear" w:color="auto" w:fill="FFFFFF"/>
        </w:rPr>
        <w:t xml:space="preserve">are enriched for glycerol, </w:t>
      </w:r>
      <w:proofErr w:type="spellStart"/>
      <w:r w:rsidR="0084560E">
        <w:rPr>
          <w:shd w:val="clear" w:color="auto" w:fill="FFFFFF"/>
        </w:rPr>
        <w:t>aditol</w:t>
      </w:r>
      <w:proofErr w:type="spellEnd"/>
      <w:r w:rsidR="0084560E">
        <w:rPr>
          <w:shd w:val="clear" w:color="auto" w:fill="FFFFFF"/>
        </w:rPr>
        <w:t xml:space="preserve">, and </w:t>
      </w:r>
      <w:proofErr w:type="spellStart"/>
      <w:r w:rsidR="0084560E">
        <w:rPr>
          <w:shd w:val="clear" w:color="auto" w:fill="FFFFFF"/>
        </w:rPr>
        <w:t>polyol</w:t>
      </w:r>
      <w:proofErr w:type="spellEnd"/>
      <w:r w:rsidR="0084560E">
        <w:rPr>
          <w:shd w:val="clear" w:color="auto" w:fill="FFFFFF"/>
        </w:rPr>
        <w:t xml:space="preserve"> </w:t>
      </w:r>
      <w:r w:rsidR="00035EF1">
        <w:rPr>
          <w:shd w:val="clear" w:color="auto" w:fill="FFFFFF"/>
        </w:rPr>
        <w:t>m</w:t>
      </w:r>
      <w:r w:rsidR="00035EF1">
        <w:rPr>
          <w:shd w:val="clear" w:color="auto" w:fill="FFFFFF"/>
        </w:rPr>
        <w:t>e</w:t>
      </w:r>
      <w:r w:rsidR="00035EF1">
        <w:rPr>
          <w:shd w:val="clear" w:color="auto" w:fill="FFFFFF"/>
        </w:rPr>
        <w:t xml:space="preserve">tabolism. </w:t>
      </w:r>
      <w:r w:rsidR="0084560E">
        <w:rPr>
          <w:shd w:val="clear" w:color="auto" w:fill="FFFFFF"/>
        </w:rPr>
        <w:t>For a full list of gene ontology enriched terms see supplemental figure3-supplemental table 1. For a full list of proteins that are e</w:t>
      </w:r>
      <w:r w:rsidR="0084560E">
        <w:rPr>
          <w:shd w:val="clear" w:color="auto" w:fill="FFFFFF"/>
        </w:rPr>
        <w:t>i</w:t>
      </w:r>
      <w:r w:rsidR="0084560E">
        <w:rPr>
          <w:shd w:val="clear" w:color="auto" w:fill="FFFFFF"/>
        </w:rPr>
        <w:t>ther proportionally or integrally related to their transcripts see fi</w:t>
      </w:r>
      <w:r w:rsidR="0084560E">
        <w:rPr>
          <w:shd w:val="clear" w:color="auto" w:fill="FFFFFF"/>
        </w:rPr>
        <w:t>g</w:t>
      </w:r>
      <w:r w:rsidR="0084560E">
        <w:rPr>
          <w:shd w:val="clear" w:color="auto" w:fill="FFFFFF"/>
        </w:rPr>
        <w:t>ure3-supplemental table 2.</w:t>
      </w:r>
    </w:p>
    <w:p w14:paraId="3DB7F3D7" w14:textId="77777777" w:rsidR="0084560E" w:rsidRDefault="0084560E" w:rsidP="00A3644C">
      <w:pPr>
        <w:pStyle w:val="NoSpacing"/>
        <w:rPr>
          <w:shd w:val="clear" w:color="auto" w:fill="FFFFFF"/>
        </w:rPr>
      </w:pPr>
    </w:p>
    <w:p w14:paraId="55124BC2" w14:textId="77777777" w:rsidR="0084560E" w:rsidRDefault="0084560E" w:rsidP="0084560E">
      <w:pPr>
        <w:pStyle w:val="Heading2"/>
      </w:pPr>
      <w:commentRangeStart w:id="150"/>
      <w:r>
        <w:t>Population shifts of RNA pools in long-term glucose starvation</w:t>
      </w:r>
      <w:commentRangeEnd w:id="150"/>
      <w:r w:rsidR="009C1055">
        <w:rPr>
          <w:rStyle w:val="CommentReference"/>
          <w:rFonts w:ascii="Cambria" w:eastAsia="Droid Sans Fallback" w:hAnsi="Cambria" w:cs="Cambria"/>
          <w:b w:val="0"/>
          <w:bCs w:val="0"/>
          <w:color w:val="00000A"/>
        </w:rPr>
        <w:commentReference w:id="150"/>
      </w:r>
      <w:r>
        <w:t xml:space="preserve"> </w:t>
      </w:r>
    </w:p>
    <w:p w14:paraId="39F12459" w14:textId="77777777" w:rsidR="0084560E" w:rsidRDefault="0084560E" w:rsidP="0084560E">
      <w:pPr>
        <w:pStyle w:val="NoSpacing"/>
      </w:pPr>
    </w:p>
    <w:p w14:paraId="730C401F" w14:textId="15F81770" w:rsidR="0084560E" w:rsidRDefault="0084560E" w:rsidP="0084560E">
      <w:pPr>
        <w:pStyle w:val="NoSpacing"/>
      </w:pPr>
      <w:r>
        <w:rPr>
          <w:shd w:val="clear" w:color="auto" w:fill="FFFFFF"/>
        </w:rPr>
        <w:t>As cells enter stationary phase overall demand for</w:t>
      </w:r>
      <w:r w:rsidR="00855EF0">
        <w:rPr>
          <w:shd w:val="clear" w:color="auto" w:fill="FFFFFF"/>
        </w:rPr>
        <w:t xml:space="preserve"> overall</w:t>
      </w:r>
      <w:r>
        <w:rPr>
          <w:shd w:val="clear" w:color="auto" w:fill="FFFFFF"/>
        </w:rPr>
        <w:t xml:space="preserve"> new protein synthesis is signif</w:t>
      </w:r>
      <w:r>
        <w:rPr>
          <w:shd w:val="clear" w:color="auto" w:fill="FFFFFF"/>
        </w:rPr>
        <w:t>i</w:t>
      </w:r>
      <w:r w:rsidR="00855EF0">
        <w:rPr>
          <w:shd w:val="clear" w:color="auto" w:fill="FFFFFF"/>
        </w:rPr>
        <w:t xml:space="preserve">cantly decreased, </w:t>
      </w:r>
      <w:r>
        <w:rPr>
          <w:shd w:val="clear" w:color="auto" w:fill="FFFFFF"/>
        </w:rPr>
        <w:t>demand for certain stress response proteins increases</w:t>
      </w:r>
      <w:r w:rsidR="00855EF0">
        <w:rPr>
          <w:shd w:val="clear" w:color="auto" w:fill="FFFFFF"/>
        </w:rPr>
        <w:t>,</w:t>
      </w:r>
      <w:r>
        <w:rPr>
          <w:shd w:val="clear" w:color="auto" w:fill="FFFFFF"/>
        </w:rPr>
        <w:t xml:space="preserve"> and resources b</w:t>
      </w:r>
      <w:r>
        <w:rPr>
          <w:shd w:val="clear" w:color="auto" w:fill="FFFFFF"/>
        </w:rPr>
        <w:t>e</w:t>
      </w:r>
      <w:r>
        <w:rPr>
          <w:shd w:val="clear" w:color="auto" w:fill="FFFFFF"/>
        </w:rPr>
        <w:t>come limiting. New protein synthesis can be globally limited in at least three ways: redu</w:t>
      </w:r>
      <w:r>
        <w:rPr>
          <w:shd w:val="clear" w:color="auto" w:fill="FFFFFF"/>
        </w:rPr>
        <w:t>c</w:t>
      </w:r>
      <w:r>
        <w:rPr>
          <w:shd w:val="clear" w:color="auto" w:fill="FFFFFF"/>
        </w:rPr>
        <w:t xml:space="preserve">ing the overall available </w:t>
      </w:r>
      <w:proofErr w:type="spellStart"/>
      <w:r>
        <w:rPr>
          <w:shd w:val="clear" w:color="auto" w:fill="FFFFFF"/>
        </w:rPr>
        <w:t>rRNA</w:t>
      </w:r>
      <w:proofErr w:type="spellEnd"/>
      <w:r>
        <w:rPr>
          <w:shd w:val="clear" w:color="auto" w:fill="FFFFFF"/>
        </w:rPr>
        <w:t xml:space="preserve">, </w:t>
      </w:r>
      <w:proofErr w:type="spellStart"/>
      <w:r>
        <w:rPr>
          <w:shd w:val="clear" w:color="auto" w:fill="FFFFFF"/>
        </w:rPr>
        <w:t>tRNA</w:t>
      </w:r>
      <w:proofErr w:type="spellEnd"/>
      <w:r>
        <w:rPr>
          <w:shd w:val="clear" w:color="auto" w:fill="FFFFFF"/>
        </w:rPr>
        <w:t xml:space="preserve">, or mRNA.  To understand how these different RNA pools change relative to each other, we calculated the relative amount of mRNA, </w:t>
      </w:r>
      <w:proofErr w:type="spellStart"/>
      <w:r>
        <w:rPr>
          <w:shd w:val="clear" w:color="auto" w:fill="FFFFFF"/>
        </w:rPr>
        <w:t>tRNA</w:t>
      </w:r>
      <w:proofErr w:type="spellEnd"/>
      <w:r>
        <w:rPr>
          <w:shd w:val="clear" w:color="auto" w:fill="FFFFFF"/>
        </w:rPr>
        <w:t xml:space="preserve">, </w:t>
      </w:r>
      <w:proofErr w:type="spellStart"/>
      <w:r>
        <w:rPr>
          <w:shd w:val="clear" w:color="auto" w:fill="FFFFFF"/>
        </w:rPr>
        <w:t>sRNA</w:t>
      </w:r>
      <w:proofErr w:type="spellEnd"/>
      <w:r>
        <w:rPr>
          <w:shd w:val="clear" w:color="auto" w:fill="FFFFFF"/>
        </w:rPr>
        <w:t xml:space="preserve">, and </w:t>
      </w:r>
      <w:proofErr w:type="spellStart"/>
      <w:r>
        <w:rPr>
          <w:shd w:val="clear" w:color="auto" w:fill="FFFFFF"/>
        </w:rPr>
        <w:t>rRNA</w:t>
      </w:r>
      <w:proofErr w:type="spellEnd"/>
      <w:r>
        <w:rPr>
          <w:shd w:val="clear" w:color="auto" w:fill="FFFFFF"/>
        </w:rPr>
        <w:t xml:space="preserve"> present in both ribosome depleted and non-ribosome de</w:t>
      </w:r>
      <w:r w:rsidR="00855EF0">
        <w:rPr>
          <w:shd w:val="clear" w:color="auto" w:fill="FFFFFF"/>
        </w:rPr>
        <w:t>pleted samples (</w:t>
      </w:r>
      <w:commentRangeStart w:id="151"/>
      <w:r w:rsidR="00855EF0">
        <w:rPr>
          <w:shd w:val="clear" w:color="auto" w:fill="FFFFFF"/>
        </w:rPr>
        <w:t>F</w:t>
      </w:r>
      <w:r>
        <w:rPr>
          <w:shd w:val="clear" w:color="auto" w:fill="FFFFFF"/>
        </w:rPr>
        <w:t xml:space="preserve">igure </w:t>
      </w:r>
      <w:r w:rsidR="00855EF0">
        <w:rPr>
          <w:shd w:val="clear" w:color="auto" w:fill="FFFFFF"/>
        </w:rPr>
        <w:t>3</w:t>
      </w:r>
      <w:del w:id="152" w:author="Claus Wilke" w:date="2014-09-22T17:23:00Z">
        <w:r w:rsidDel="009C1055">
          <w:rPr>
            <w:shd w:val="clear" w:color="auto" w:fill="FFFFFF"/>
          </w:rPr>
          <w:delText xml:space="preserve"> </w:delText>
        </w:r>
      </w:del>
      <w:r>
        <w:rPr>
          <w:shd w:val="clear" w:color="auto" w:fill="FFFFFF"/>
        </w:rPr>
        <w:t>A</w:t>
      </w:r>
      <w:ins w:id="153" w:author="Claus Wilke" w:date="2014-09-22T17:23:00Z">
        <w:r w:rsidR="009C1055">
          <w:rPr>
            <w:shd w:val="clear" w:color="auto" w:fill="FFFFFF"/>
          </w:rPr>
          <w:t xml:space="preserve"> and </w:t>
        </w:r>
      </w:ins>
      <w:del w:id="154" w:author="Claus Wilke" w:date="2014-09-22T17:23:00Z">
        <w:r w:rsidDel="009C1055">
          <w:rPr>
            <w:shd w:val="clear" w:color="auto" w:fill="FFFFFF"/>
          </w:rPr>
          <w:delText>&amp;</w:delText>
        </w:r>
      </w:del>
      <w:r>
        <w:rPr>
          <w:shd w:val="clear" w:color="auto" w:fill="FFFFFF"/>
        </w:rPr>
        <w:t>B</w:t>
      </w:r>
      <w:commentRangeEnd w:id="151"/>
      <w:r w:rsidR="009C1055">
        <w:rPr>
          <w:rStyle w:val="CommentReference"/>
          <w:color w:val="00000A"/>
        </w:rPr>
        <w:commentReference w:id="151"/>
      </w:r>
      <w:r>
        <w:rPr>
          <w:shd w:val="clear" w:color="auto" w:fill="FFFFFF"/>
        </w:rPr>
        <w:t xml:space="preserve">). In the non-ribosomal depleted case the fraction of </w:t>
      </w:r>
      <w:proofErr w:type="spellStart"/>
      <w:r>
        <w:rPr>
          <w:shd w:val="clear" w:color="auto" w:fill="FFFFFF"/>
        </w:rPr>
        <w:t>rRNA</w:t>
      </w:r>
      <w:proofErr w:type="spellEnd"/>
      <w:r>
        <w:rPr>
          <w:shd w:val="clear" w:color="auto" w:fill="FFFFFF"/>
        </w:rPr>
        <w:t xml:space="preserve"> changes very li</w:t>
      </w:r>
      <w:r>
        <w:rPr>
          <w:shd w:val="clear" w:color="auto" w:fill="FFFFFF"/>
        </w:rPr>
        <w:t>t</w:t>
      </w:r>
      <w:r>
        <w:rPr>
          <w:shd w:val="clear" w:color="auto" w:fill="FFFFFF"/>
        </w:rPr>
        <w:t xml:space="preserve">tle throughout the course of the experiment while the </w:t>
      </w:r>
      <w:proofErr w:type="spellStart"/>
      <w:r>
        <w:rPr>
          <w:shd w:val="clear" w:color="auto" w:fill="FFFFFF"/>
        </w:rPr>
        <w:t>tRNA</w:t>
      </w:r>
      <w:proofErr w:type="spellEnd"/>
      <w:r>
        <w:rPr>
          <w:shd w:val="clear" w:color="auto" w:fill="FFFFFF"/>
        </w:rPr>
        <w:t xml:space="preserve"> fraction increases and the mRNA fraction decreases. In the ribosome depleted samples, the </w:t>
      </w:r>
      <w:proofErr w:type="spellStart"/>
      <w:r>
        <w:rPr>
          <w:shd w:val="clear" w:color="auto" w:fill="FFFFFF"/>
        </w:rPr>
        <w:t>tRNA</w:t>
      </w:r>
      <w:proofErr w:type="spellEnd"/>
      <w:r>
        <w:rPr>
          <w:shd w:val="clear" w:color="auto" w:fill="FFFFFF"/>
        </w:rPr>
        <w:t xml:space="preserve"> fraction also i</w:t>
      </w:r>
      <w:r>
        <w:rPr>
          <w:shd w:val="clear" w:color="auto" w:fill="FFFFFF"/>
        </w:rPr>
        <w:t>n</w:t>
      </w:r>
      <w:r>
        <w:rPr>
          <w:shd w:val="clear" w:color="auto" w:fill="FFFFFF"/>
        </w:rPr>
        <w:lastRenderedPageBreak/>
        <w:t>creases as the mRNA fraction decreases confirming that this effect is not due to sensitivity issues r</w:t>
      </w:r>
      <w:r>
        <w:rPr>
          <w:shd w:val="clear" w:color="auto" w:fill="FFFFFF"/>
        </w:rPr>
        <w:t>e</w:t>
      </w:r>
      <w:r>
        <w:rPr>
          <w:shd w:val="clear" w:color="auto" w:fill="FFFFFF"/>
        </w:rPr>
        <w:t xml:space="preserve">sulting from </w:t>
      </w:r>
      <w:proofErr w:type="spellStart"/>
      <w:r>
        <w:rPr>
          <w:shd w:val="clear" w:color="auto" w:fill="FFFFFF"/>
        </w:rPr>
        <w:t>rRNA</w:t>
      </w:r>
      <w:proofErr w:type="spellEnd"/>
      <w:r>
        <w:rPr>
          <w:shd w:val="clear" w:color="auto" w:fill="FFFFFF"/>
        </w:rPr>
        <w:t xml:space="preserve"> dominating the RNA pool in the non-ribosome depleted sample. </w:t>
      </w:r>
    </w:p>
    <w:p w14:paraId="3804E4A4" w14:textId="77777777" w:rsidR="005A50CF" w:rsidRDefault="00BA5B3C" w:rsidP="005A50CF">
      <w:pPr>
        <w:pStyle w:val="Heading2"/>
      </w:pPr>
      <w:r>
        <w:t>Correlation of expression between genes in the same operon</w:t>
      </w:r>
    </w:p>
    <w:p w14:paraId="2EC43954" w14:textId="77777777" w:rsidR="005A50CF" w:rsidRDefault="00BA5B3C" w:rsidP="00A3644C">
      <w:pPr>
        <w:pStyle w:val="NoSpacing"/>
      </w:pPr>
      <w:r>
        <w:t>Genes within an operon are co-transcribed as a single RNA and thus are likely to be under the same transcriptional control. Differences in translational efficiency between genes, l</w:t>
      </w:r>
      <w:r>
        <w:t>o</w:t>
      </w:r>
      <w:r>
        <w:t xml:space="preserve">calization, feedback, or other post-translational modifications often lead to differences in protein expression of genes in the same </w:t>
      </w:r>
      <w:r w:rsidRPr="00795F8F">
        <w:t>operon</w:t>
      </w:r>
      <w:bookmarkStart w:id="155" w:name="ZOTERO_BREF_m4cwLnSdbpGF"/>
      <w:r w:rsidR="00264ECA" w:rsidRPr="00795F8F">
        <w:t xml:space="preserve"> </w:t>
      </w:r>
      <w:bookmarkEnd w:id="155"/>
      <w:r w:rsidR="00207439"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207439" w:rsidRPr="00795F8F">
        <w:fldChar w:fldCharType="separate"/>
      </w:r>
      <w:r w:rsidR="009776B6">
        <w:t>(Lim et al., 2011a; Mattheakis and Nomura, 1988; Wek et al., 1987; Yamada and Saier Jr, 1988)</w:t>
      </w:r>
      <w:r w:rsidR="00207439" w:rsidRPr="00795F8F">
        <w:fldChar w:fldCharType="end"/>
      </w:r>
      <w:r w:rsidR="002C1CF2" w:rsidRPr="00795F8F">
        <w:t>.</w:t>
      </w:r>
      <w:r w:rsidRPr="00795F8F">
        <w:t xml:space="preserve"> It</w:t>
      </w:r>
      <w:r>
        <w:t xml:space="preserve"> has been shown that there is a corr</w:t>
      </w:r>
      <w:r>
        <w:t>e</w:t>
      </w:r>
      <w:r>
        <w:t xml:space="preserve">lation between the translational efficiency of a gene and its genetic distance from the end of the </w:t>
      </w:r>
      <w:r w:rsidRPr="00795F8F">
        <w:t>operon</w:t>
      </w:r>
      <w:bookmarkStart w:id="156" w:name="__UnoMark__1952_580114490"/>
      <w:r w:rsidR="00264ECA" w:rsidRPr="00795F8F">
        <w:t xml:space="preserve"> </w:t>
      </w:r>
      <w:bookmarkStart w:id="157" w:name="__UnoMark__1841_580114490"/>
      <w:bookmarkStart w:id="158" w:name="ZOTERO_BREF_Y64mqMGDZF9v"/>
      <w:bookmarkEnd w:id="156"/>
      <w:bookmarkEnd w:id="157"/>
      <w:bookmarkEnd w:id="158"/>
      <w:r w:rsidR="00207439" w:rsidRPr="00795F8F">
        <w:fldChar w:fldCharType="begin"/>
      </w:r>
      <w:r w:rsidR="009776B6">
        <w:instrText xml:space="preserve"> ADDIN ZOTERO_ITEM CSL_CITATION {"citationID":"13fhkh9b8q","properties":{"formattedCitation":"(Lim et al., 2011a)","plainCitation":"(Lim et al., 2011a)"},"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207439" w:rsidRPr="00795F8F">
        <w:fldChar w:fldCharType="separate"/>
      </w:r>
      <w:r w:rsidR="009776B6">
        <w:t>(Lim et al., 2011a)</w:t>
      </w:r>
      <w:r w:rsidR="00207439" w:rsidRPr="00795F8F">
        <w:fldChar w:fldCharType="end"/>
      </w:r>
      <w:r w:rsidR="002C1CF2" w:rsidRPr="00795F8F">
        <w:t>.</w:t>
      </w:r>
      <w:r w:rsidRPr="00795F8F">
        <w:t xml:space="preserve">  We expect</w:t>
      </w:r>
      <w:del w:id="159" w:author="Claus Wilke" w:date="2014-09-21T19:17:00Z">
        <w:r w:rsidRPr="00795F8F" w:rsidDel="00140E5E">
          <w:delText>ed</w:delText>
        </w:r>
      </w:del>
      <w:r w:rsidRPr="00795F8F">
        <w:t xml:space="preserve"> to see very high correlation between RNAs wit</w:t>
      </w:r>
      <w:r w:rsidRPr="00795F8F">
        <w:t>h</w:t>
      </w:r>
      <w:r w:rsidRPr="00795F8F">
        <w:t>in an operon as they are under</w:t>
      </w:r>
      <w:r>
        <w:t xml:space="preserve"> the same transcriptional control; however, we expect there to be less correlation between proteins within an operon as proteins within an operon are not guaranteed to be under the same translational/post-translational regulation. </w:t>
      </w:r>
    </w:p>
    <w:p w14:paraId="38D80583" w14:textId="77777777" w:rsidR="00A3644C" w:rsidRDefault="00A3644C" w:rsidP="005A50CF">
      <w:pPr>
        <w:pStyle w:val="BodyText"/>
      </w:pPr>
    </w:p>
    <w:p w14:paraId="52583CB1" w14:textId="32208DF7" w:rsidR="005A50CF" w:rsidRDefault="00BA5B3C" w:rsidP="00A3644C">
      <w:pPr>
        <w:pStyle w:val="NoSpacing"/>
      </w:pPr>
      <w:r>
        <w:t>As a measure of correlation of gene expression within an operon we to</w:t>
      </w:r>
      <w:r w:rsidR="00264ECA">
        <w:t>ok the average of the pairwise P</w:t>
      </w:r>
      <w:r>
        <w:t>earson correlation coefficient for all possible pairs of transcripts and proteins within an operon. Approximately eighty percent of transcripts had a mean pairwise corr</w:t>
      </w:r>
      <w:r>
        <w:t>e</w:t>
      </w:r>
      <w:r>
        <w:t>lation coefficient greater than 0.8 within an operon (</w:t>
      </w:r>
      <w:r w:rsidR="008B0D42">
        <w:t>Figure</w:t>
      </w:r>
      <w:r>
        <w:t xml:space="preserve"> </w:t>
      </w:r>
      <w:r w:rsidR="00855EF0">
        <w:t>4</w:t>
      </w:r>
      <w:r>
        <w:t>A). On the other hand less than fourteen percent of proteins had a mean pairwise correlatio</w:t>
      </w:r>
      <w:r w:rsidR="00855EF0">
        <w:t xml:space="preserve">n coefficient greater than 0.8 </w:t>
      </w:r>
      <w:r>
        <w:t>within an operon</w:t>
      </w:r>
      <w:r w:rsidR="006C6960">
        <w:t xml:space="preserve"> </w:t>
      </w:r>
      <w:r>
        <w:t>(</w:t>
      </w:r>
      <w:r w:rsidR="008B0D42">
        <w:t>Figure</w:t>
      </w:r>
      <w:r>
        <w:t xml:space="preserve"> </w:t>
      </w:r>
      <w:r w:rsidR="00855EF0">
        <w:t>4</w:t>
      </w:r>
      <w:r>
        <w:t xml:space="preserve">B). Genes closer together within an operon are more likely to have correlated protein profiles (see </w:t>
      </w:r>
      <w:r w:rsidR="008B0D42">
        <w:t>Figure</w:t>
      </w:r>
      <w:r>
        <w:t xml:space="preserve"> 3C)</w:t>
      </w:r>
      <w:ins w:id="160" w:author="Claus Wilke" w:date="2014-09-22T17:24:00Z">
        <w:r w:rsidR="00A767AA">
          <w:t>, which we take as</w:t>
        </w:r>
      </w:ins>
      <w:r>
        <w:t xml:space="preserve"> evidence that distance b</w:t>
      </w:r>
      <w:r>
        <w:t>e</w:t>
      </w:r>
      <w:r>
        <w:t>tween genes is a strong indicator of translational regulation.</w:t>
      </w:r>
    </w:p>
    <w:p w14:paraId="1E1D44CB" w14:textId="77777777" w:rsidR="00A3644C" w:rsidRDefault="00A3644C" w:rsidP="005A50CF">
      <w:pPr>
        <w:pStyle w:val="BodyText"/>
      </w:pPr>
    </w:p>
    <w:p w14:paraId="63E4E833" w14:textId="77777777" w:rsidR="005A50CF" w:rsidRDefault="00BA5B3C" w:rsidP="00A3644C">
      <w:pPr>
        <w:pStyle w:val="NoSpacing"/>
      </w:pPr>
      <w:r>
        <w:t>We also show a few examples of highly correlated transcript and protein proteins for ind</w:t>
      </w:r>
      <w:r>
        <w:t>i</w:t>
      </w:r>
      <w:r>
        <w:t>vidual operons (</w:t>
      </w:r>
      <w:r w:rsidR="008B0D42">
        <w:t>Figure</w:t>
      </w:r>
      <w:r>
        <w:t xml:space="preserve"> </w:t>
      </w:r>
      <w:r w:rsidR="00855EF0">
        <w:t>4</w:t>
      </w:r>
      <w:del w:id="161" w:author="Claus Wilke" w:date="2014-09-22T17:28:00Z">
        <w:r w:rsidDel="007766F5">
          <w:delText xml:space="preserve"> </w:delText>
        </w:r>
      </w:del>
      <w:r>
        <w:t xml:space="preserve">E and C/D respectively). </w:t>
      </w:r>
      <w:r w:rsidR="000379D3">
        <w:t>Even t</w:t>
      </w:r>
      <w:r>
        <w:t>hough the proteins in these plots have, on average, a high pairwise correlation there are still some differences in the expre</w:t>
      </w:r>
      <w:r>
        <w:t>s</w:t>
      </w:r>
      <w:r>
        <w:t>sion profiles, unlike the transcripts that have nearly identical expression profiles for a gi</w:t>
      </w:r>
      <w:r>
        <w:t>v</w:t>
      </w:r>
      <w:r>
        <w:t xml:space="preserve">en operon. </w:t>
      </w:r>
    </w:p>
    <w:p w14:paraId="5FACDF2B" w14:textId="77777777" w:rsidR="005A50CF" w:rsidRDefault="00BA5B3C" w:rsidP="005A50CF">
      <w:pPr>
        <w:pStyle w:val="Heading2"/>
      </w:pPr>
      <w:r>
        <w:t xml:space="preserve">RNA and Protein time course classification  </w:t>
      </w:r>
    </w:p>
    <w:p w14:paraId="05FA4B04" w14:textId="77777777" w:rsidR="005A50CF" w:rsidRDefault="00BA5B3C" w:rsidP="00A3644C">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ent on what level of the hierarchy one chooses to focus on. Thus, we sought to sort the time courses into general behaviors in an unbiased manner. To accomplish this we fit each individual mRNA and protein to a piecewise continuous curve (</w:t>
      </w:r>
      <w:r w:rsidR="008B0D42">
        <w:t>Figure</w:t>
      </w:r>
      <w:r>
        <w:t xml:space="preserve"> </w:t>
      </w:r>
      <w:r w:rsidR="00855EF0">
        <w:t>5</w:t>
      </w:r>
      <w:r>
        <w:t>A). This curve is defined by 4 free time parameters and 3 free amplitude parameters. To fit the curve we used a population based differential evolution (DE) algorithm. Furthermore the fitness function used in minimization is scaled to the experimental error (see methods). Thus, our algorithm provides confidence intervals for our fit based upon the variability in biological replicates. To demonstrate the effectiveness of our fitting strategy we randomly selected five mRNA profiles and their respective fits (</w:t>
      </w:r>
      <w:r w:rsidR="008B0D42">
        <w:t>Figure</w:t>
      </w:r>
      <w:r>
        <w:t xml:space="preserve"> </w:t>
      </w:r>
      <w:r w:rsidR="00855EF0">
        <w:t>5</w:t>
      </w:r>
      <w:r>
        <w:t xml:space="preserve">B-F). Green circles show the average of three biological replicates with their standard deviations (green bars) and the </w:t>
      </w:r>
      <w:r>
        <w:lastRenderedPageBreak/>
        <w:t>blue line and bar show the average and standard deviation of the population of fits respe</w:t>
      </w:r>
      <w:r>
        <w:t>c</w:t>
      </w:r>
      <w:r>
        <w:t xml:space="preserve">tively. Both the data and fit have been normalized to the average of the time course. </w:t>
      </w:r>
    </w:p>
    <w:p w14:paraId="6E1C9C7C" w14:textId="77777777" w:rsidR="00A3644C" w:rsidRDefault="00A3644C" w:rsidP="00A3644C">
      <w:pPr>
        <w:pStyle w:val="NoSpacing"/>
      </w:pPr>
    </w:p>
    <w:p w14:paraId="5AAC3E8D" w14:textId="77777777" w:rsidR="005A50CF" w:rsidRDefault="00BA5B3C" w:rsidP="00A3644C">
      <w:pPr>
        <w:pStyle w:val="NoSpacing"/>
      </w:pPr>
      <w:r>
        <w:t xml:space="preserve">As can be seen in </w:t>
      </w:r>
      <w:r w:rsidR="008B0D42">
        <w:t>Figure</w:t>
      </w:r>
      <w:r>
        <w:t xml:space="preserve"> </w:t>
      </w:r>
      <w:r w:rsidR="00855EF0">
        <w:t>5</w:t>
      </w:r>
      <w:r>
        <w:t xml:space="preserve">B-E, for mRNAs we generally get good agreement between the data and model.  Thus, the fits give us reasonable estimates of the distribution of time scales involved in the response. </w:t>
      </w:r>
      <w:r w:rsidR="008B0D42">
        <w:t>Figure</w:t>
      </w:r>
      <w:r>
        <w:t xml:space="preserve"> </w:t>
      </w:r>
      <w:r w:rsidR="00855EF0">
        <w:t>5</w:t>
      </w:r>
      <w:r>
        <w:t xml:space="preserve">F shows the distribution of </w:t>
      </w:r>
      <w:r>
        <w:rPr>
          <w:i/>
        </w:rPr>
        <w:t>t</w:t>
      </w:r>
      <w:r>
        <w:t>1, the time to first i</w:t>
      </w:r>
      <w:r>
        <w:t>n</w:t>
      </w:r>
      <w:r>
        <w:t>flection. Most of the mRNAs respond between 3-8 hrs</w:t>
      </w:r>
      <w:r w:rsidR="00E17054">
        <w:t xml:space="preserve">, </w:t>
      </w:r>
      <w:del w:id="162" w:author="Claus Wilke" w:date="2014-09-21T19:19:00Z">
        <w:r w:rsidR="00E17054" w:rsidDel="00140E5E">
          <w:delText xml:space="preserve"> </w:delText>
        </w:r>
      </w:del>
      <w:r w:rsidR="00E17054">
        <w:t xml:space="preserve">with a strong peak at around 6 hrs (when cells begin entry to stationary phase). </w:t>
      </w:r>
      <w:r>
        <w:t>To better understand the regulation of cell</w:t>
      </w:r>
      <w:r>
        <w:t>u</w:t>
      </w:r>
      <w:r>
        <w:t>lar processes (and mRNAs) in our dataset</w:t>
      </w:r>
      <w:r w:rsidR="000379D3">
        <w:t>,</w:t>
      </w:r>
      <w:r>
        <w:t xml:space="preserve"> we sorted the mRNA profiles, based upon the estimated parameters of our fit, into five general categories: </w:t>
      </w:r>
      <w:proofErr w:type="gramStart"/>
      <w:r w:rsidR="002F22E7">
        <w:t>up-regulated</w:t>
      </w:r>
      <w:proofErr w:type="gramEnd"/>
      <w:r>
        <w:t xml:space="preserve">, </w:t>
      </w:r>
      <w:r w:rsidR="002F22E7">
        <w:t>down-regulated</w:t>
      </w:r>
      <w:r>
        <w:t xml:space="preserve">, temporarily </w:t>
      </w:r>
      <w:r w:rsidR="002F22E7">
        <w:t>up-regulated</w:t>
      </w:r>
      <w:r>
        <w:t xml:space="preserve">, temporarily </w:t>
      </w:r>
      <w:r w:rsidR="002F22E7">
        <w:t>down-regulated</w:t>
      </w:r>
      <w:r>
        <w:t>, or unknown.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can be seen in </w:t>
      </w:r>
      <w:r w:rsidR="008B0D42">
        <w:t>Figure</w:t>
      </w:r>
      <w:r>
        <w:t xml:space="preserve"> </w:t>
      </w:r>
      <w:r w:rsidR="00855EF0">
        <w:t>6</w:t>
      </w:r>
      <w:r>
        <w:t xml:space="preserve">A, B. </w:t>
      </w:r>
      <w:r w:rsidR="00DD6EEC" w:rsidRPr="00DD6EEC">
        <w:t>Terms enriched in the set of down-regulated transcripts are involved in translation, carboxylic acid biosynthetic process, and nitrogen compound biosynthetic</w:t>
      </w:r>
      <w:r w:rsidR="00E17054">
        <w:t xml:space="preserve"> process. These </w:t>
      </w:r>
      <w:r w:rsidR="00DD6EEC">
        <w:t>processes ar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are i</w:t>
      </w:r>
      <w:r w:rsidR="00DD6EEC" w:rsidRPr="00DD6EEC">
        <w:t>n</w:t>
      </w:r>
      <w:r w:rsidR="00DD6EEC" w:rsidRPr="00DD6EEC">
        <w:t xml:space="preserve">volved in carbohydrate catabolic process and </w:t>
      </w:r>
      <w:proofErr w:type="spellStart"/>
      <w:r w:rsidR="00DD6EEC" w:rsidRPr="00DD6EEC">
        <w:t>alditol</w:t>
      </w:r>
      <w:proofErr w:type="spellEnd"/>
      <w:r w:rsidR="00DD6EEC" w:rsidRPr="00DD6EEC">
        <w:t xml:space="preserve"> metabolic process. These two terms are involved with the breaking down and processing of carbohydrates.</w:t>
      </w:r>
    </w:p>
    <w:p w14:paraId="1CE88AA8" w14:textId="77777777" w:rsidR="00A3644C" w:rsidRDefault="00A3644C" w:rsidP="00A3644C">
      <w:pPr>
        <w:pStyle w:val="NoSpacing"/>
      </w:pPr>
    </w:p>
    <w:p w14:paraId="201C03EF" w14:textId="77777777" w:rsidR="005A50CF" w:rsidRDefault="00BA5B3C" w:rsidP="00A3644C">
      <w:pPr>
        <w:pStyle w:val="NoSpacing"/>
      </w:pPr>
      <w:r>
        <w:t>To characterize the protein response we followed the same general strategy of fitting, cla</w:t>
      </w:r>
      <w:r>
        <w:t>s</w:t>
      </w:r>
      <w:r>
        <w:t>sification, and GO enrichment as we did for the RNA profiles. The distribution of the time to first inflection for the proteins is a little broader than the mRNAs. However, they are still mostly in the range between 3-8 hrs with very few proteins that have not responded by the time the cells enter stationary phase. There are many proteins that are turned on for the duration of the time course, compared to the</w:t>
      </w:r>
      <w:r>
        <w:rPr>
          <w:shd w:val="clear" w:color="auto" w:fill="FFFFFF"/>
        </w:rPr>
        <w:t xml:space="preserve"> mRNAs where very few remain on for the e</w:t>
      </w:r>
      <w:r>
        <w:rPr>
          <w:shd w:val="clear" w:color="auto" w:fill="FFFFFF"/>
        </w:rPr>
        <w:t>n</w:t>
      </w:r>
      <w:r>
        <w:rPr>
          <w:shd w:val="clear" w:color="auto" w:fill="FFFFFF"/>
        </w:rPr>
        <w:t xml:space="preserve">tire duration of the experiment. </w:t>
      </w:r>
      <w:r w:rsidR="008B0D42">
        <w:rPr>
          <w:shd w:val="clear" w:color="auto" w:fill="FFFFFF"/>
        </w:rPr>
        <w:t>Figure</w:t>
      </w:r>
      <w:r>
        <w:rPr>
          <w:shd w:val="clear" w:color="auto" w:fill="FFFFFF"/>
        </w:rPr>
        <w:t xml:space="preserve"> </w:t>
      </w:r>
      <w:r w:rsidR="00855EF0">
        <w:rPr>
          <w:shd w:val="clear" w:color="auto" w:fill="FFFFFF"/>
        </w:rPr>
        <w:t>6</w:t>
      </w:r>
      <w:r>
        <w:rPr>
          <w:shd w:val="clear" w:color="auto" w:fill="FFFFFF"/>
        </w:rPr>
        <w:t xml:space="preserve">D shows the average of the proteins in a given GO term that are enriched in the set of proteins that ar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ar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 p</w:t>
      </w:r>
      <w:r w:rsidR="00DD6EEC">
        <w:rPr>
          <w:shd w:val="clear" w:color="auto" w:fill="FFFFFF"/>
        </w:rPr>
        <w:t>roteins involved in translation</w:t>
      </w:r>
      <w:r w:rsidR="00DD6EEC" w:rsidRPr="00DD6EEC">
        <w:rPr>
          <w:shd w:val="clear" w:color="auto" w:fill="FFFFFF"/>
        </w:rPr>
        <w:t xml:space="preserve"> and locomotion. Up-regulated proteins are, like the up-regulated transcripts, involved in carbohydrate catabolism but also include terms involved in stress response and metabolism of glycerol. </w:t>
      </w:r>
      <w:r>
        <w:rPr>
          <w:shd w:val="clear" w:color="auto" w:fill="FFFFFF"/>
        </w:rPr>
        <w:t xml:space="preserve">The average of proteins in GO terms being </w:t>
      </w:r>
      <w:r w:rsidR="002F22E7">
        <w:rPr>
          <w:shd w:val="clear" w:color="auto" w:fill="FFFFFF"/>
        </w:rPr>
        <w:t>down-regulated</w:t>
      </w:r>
      <w:r>
        <w:rPr>
          <w:shd w:val="clear" w:color="auto" w:fill="FFFFFF"/>
        </w:rPr>
        <w:t xml:space="preserve"> have a much wider distribution of decay times compared to the RNAs being </w:t>
      </w:r>
      <w:r w:rsidR="002F22E7">
        <w:rPr>
          <w:shd w:val="clear" w:color="auto" w:fill="FFFFFF"/>
        </w:rPr>
        <w:t>down-regulated</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6</w:t>
      </w:r>
      <w:r>
        <w:t>C).</w:t>
      </w:r>
    </w:p>
    <w:p w14:paraId="6DCFA470" w14:textId="77777777" w:rsidR="00A3644C" w:rsidRDefault="00A3644C" w:rsidP="00A3644C">
      <w:pPr>
        <w:pStyle w:val="NoSpacing"/>
      </w:pPr>
    </w:p>
    <w:p w14:paraId="51E45ADE" w14:textId="77777777" w:rsidR="00DD6EEC" w:rsidRDefault="00BA5B3C" w:rsidP="00DD6EEC">
      <w:pPr>
        <w:pStyle w:val="NoSpacing"/>
      </w:pPr>
      <w:r>
        <w:t xml:space="preserve">As a complementary approach we also averaged all proteins in a given </w:t>
      </w:r>
      <w:proofErr w:type="spellStart"/>
      <w:r>
        <w:t>Kegg</w:t>
      </w:r>
      <w:proofErr w:type="spellEnd"/>
      <w:r>
        <w:t xml:space="preserve"> pathway r</w:t>
      </w:r>
      <w:r>
        <w:t>e</w:t>
      </w:r>
      <w:r>
        <w:t xml:space="preserve">gardless of their behavior. Many pathways showed little to no differential regulation, on average, in their protein levels. Pathways that did change cohesively are plotted in </w:t>
      </w:r>
      <w:r w:rsidR="008B0D42">
        <w:t>Figure</w:t>
      </w:r>
      <w:r>
        <w:t xml:space="preserve"> </w:t>
      </w:r>
      <w:r w:rsidR="00855EF0">
        <w:t>6</w:t>
      </w:r>
      <w:r>
        <w:t xml:space="preserve">E and F depending on if they were down or </w:t>
      </w:r>
      <w:r w:rsidR="002F22E7">
        <w:t>up-regulated</w:t>
      </w:r>
      <w:r>
        <w:t xml:space="preserve">, respectively. </w:t>
      </w:r>
      <w:r w:rsidR="00DD6EEC">
        <w:t xml:space="preserve">As in the previous term enrichment analysis, we see motility </w:t>
      </w:r>
      <w:proofErr w:type="gramStart"/>
      <w:r w:rsidR="00DD6EEC">
        <w:t>down-regulated</w:t>
      </w:r>
      <w:proofErr w:type="gramEnd"/>
      <w:r w:rsidR="00DD6EEC">
        <w:t xml:space="preserve"> as well as other energy consu</w:t>
      </w:r>
      <w:r w:rsidR="00DD6EEC">
        <w:t>m</w:t>
      </w:r>
      <w:r w:rsidR="00DD6EEC">
        <w:t xml:space="preserve">ing processes involved in metabolism and biosynthesis. </w:t>
      </w:r>
      <w:r w:rsidR="001A7C5B">
        <w:t xml:space="preserve">Interestingly biosynthesis of </w:t>
      </w:r>
      <w:proofErr w:type="spellStart"/>
      <w:r w:rsidR="001A7C5B">
        <w:t>side</w:t>
      </w:r>
      <w:r w:rsidR="001A7C5B">
        <w:t>r</w:t>
      </w:r>
      <w:r w:rsidR="001A7C5B">
        <w:t>ophores</w:t>
      </w:r>
      <w:proofErr w:type="spellEnd"/>
      <w:r w:rsidR="001A7C5B">
        <w:t xml:space="preserve"> was </w:t>
      </w:r>
      <w:proofErr w:type="gramStart"/>
      <w:r w:rsidR="001A7C5B">
        <w:t>up-regulated</w:t>
      </w:r>
      <w:proofErr w:type="gramEnd"/>
      <w:r w:rsidR="001A7C5B">
        <w:t>, likely due to do increased demands for, or reduced supply of, iron.</w:t>
      </w:r>
    </w:p>
    <w:p w14:paraId="407ECBFE" w14:textId="77777777" w:rsidR="005A50CF" w:rsidRDefault="005A50CF" w:rsidP="00A3644C">
      <w:pPr>
        <w:pStyle w:val="NoSpacing"/>
      </w:pPr>
    </w:p>
    <w:p w14:paraId="5B64A4D7" w14:textId="77777777" w:rsidR="005A50CF" w:rsidRDefault="00BA5B3C" w:rsidP="005A50CF">
      <w:pPr>
        <w:pStyle w:val="Heading2"/>
      </w:pPr>
      <w:r>
        <w:lastRenderedPageBreak/>
        <w:t>Flux ratio analysis.</w:t>
      </w:r>
    </w:p>
    <w:p w14:paraId="3F14B694" w14:textId="77777777" w:rsidR="009C2E68" w:rsidRDefault="00BA5B3C" w:rsidP="00A3644C">
      <w:pPr>
        <w:pStyle w:val="NoSpacing"/>
      </w:pPr>
      <w:r>
        <w:t>We used flux ratio analysis to measure the relative metabolic fluxes passing through diffe</w:t>
      </w:r>
      <w:r>
        <w:t>r</w:t>
      </w:r>
      <w:r>
        <w:t>ent branches of the central metabolism. To measure flux we relied on the amino acid labe</w:t>
      </w:r>
      <w:r>
        <w:t>l</w:t>
      </w:r>
      <w:r>
        <w:t xml:space="preserve">ing pattern. As there is little </w:t>
      </w:r>
      <w:proofErr w:type="spellStart"/>
      <w:r>
        <w:t>ab</w:t>
      </w:r>
      <w:proofErr w:type="spellEnd"/>
      <w:r>
        <w:t xml:space="preserve">-initio protein synthesis after </w:t>
      </w:r>
      <w:r w:rsidR="00A3644C">
        <w:t>the cells stop growing (after ~</w:t>
      </w:r>
      <w:r>
        <w:t>8hrs) the computed flux ratio after eight hours represent a cumulative flux ratio. Thus after this time we expect that most of the flux ratios to remain relatively constant and this is certainly the case. The only significant changes in the flux ratio that occur during the time course are in P5P from G3P and S7P and P5P from G6P lower branch (</w:t>
      </w:r>
      <w:r w:rsidR="008B0D42">
        <w:t>Figure</w:t>
      </w:r>
      <w:r w:rsidR="00855EF0">
        <w:t xml:space="preserve"> 7</w:t>
      </w:r>
      <w:r>
        <w:t xml:space="preserve">G). P5P from the G6P lower branch decreases from 1 to </w:t>
      </w:r>
      <w:proofErr w:type="gramStart"/>
      <w:r>
        <w:t>0.5  into</w:t>
      </w:r>
      <w:proofErr w:type="gramEnd"/>
      <w:r>
        <w:t xml:space="preserve"> the second week. P5P from G6P and S7P is one minus the flux from P5P from the G6P lower branch. All other measured flux ratios showed little change through the course of the experiment (</w:t>
      </w:r>
      <w:r w:rsidR="008B0D42">
        <w:t>Figure</w:t>
      </w:r>
      <w:r w:rsidR="00855EF0">
        <w:t xml:space="preserve"> 7</w:t>
      </w:r>
      <w:r>
        <w:t>A-I)</w:t>
      </w:r>
      <w:proofErr w:type="gramStart"/>
      <w:r>
        <w:t>.</w:t>
      </w:r>
      <w:r>
        <w:rPr>
          <w:shd w:val="clear" w:color="auto" w:fill="FFFF00"/>
        </w:rPr>
        <w:t>&lt;</w:t>
      </w:r>
      <w:proofErr w:type="gramEnd"/>
      <w:r>
        <w:rPr>
          <w:shd w:val="clear" w:color="auto" w:fill="FFFF00"/>
        </w:rPr>
        <w:t>representative more of low protein turnover than anything else?&gt;</w:t>
      </w:r>
      <w:r>
        <w:t xml:space="preserve"> We also compared the flux ratios with the corresponding ratio of enzymes responsible for catalyzing those reactions both at the level of RNA and protein. Generally speaking</w:t>
      </w:r>
      <w:r w:rsidR="00244A3D">
        <w:t>,</w:t>
      </w:r>
      <w:r>
        <w:t xml:space="preserve"> the protein ratios changed little, consistent with the low change in flux ratio </w:t>
      </w:r>
      <w:r>
        <w:rPr>
          <w:shd w:val="clear" w:color="auto" w:fill="FFFF00"/>
        </w:rPr>
        <w:t>&lt;Note: I</w:t>
      </w:r>
      <w:r w:rsidR="005A50CF">
        <w:rPr>
          <w:shd w:val="clear" w:color="auto" w:fill="FFFF00"/>
        </w:rPr>
        <w:t>’</w:t>
      </w:r>
      <w:r>
        <w:rPr>
          <w:shd w:val="clear" w:color="auto" w:fill="FFFF00"/>
        </w:rPr>
        <w:t xml:space="preserve">m not sure if this is true, </w:t>
      </w:r>
      <w:proofErr w:type="spellStart"/>
      <w:r>
        <w:rPr>
          <w:shd w:val="clear" w:color="auto" w:fill="FFFF00"/>
        </w:rPr>
        <w:t>Viswanadan</w:t>
      </w:r>
      <w:proofErr w:type="spellEnd"/>
      <w:r>
        <w:rPr>
          <w:shd w:val="clear" w:color="auto" w:fill="FFFF00"/>
        </w:rPr>
        <w:t xml:space="preserve"> will have to speak to this&gt;</w:t>
      </w:r>
      <w:r>
        <w:t>. The flux ratio that did change (P5P from G6P low</w:t>
      </w:r>
      <w:r w:rsidR="00244A3D">
        <w:t>er branch), however, showed a strong</w:t>
      </w:r>
      <w:r>
        <w:t xml:space="preserve"> correlation with its corresponding protein ratio (</w:t>
      </w:r>
      <w:bookmarkStart w:id="163" w:name="__DdeLink__5421_903009628"/>
      <w:r>
        <w:t>ρ=</w:t>
      </w:r>
      <w:bookmarkEnd w:id="163"/>
      <w:r>
        <w:t xml:space="preserve">0.85, </w:t>
      </w:r>
      <w:r>
        <w:rPr>
          <w:i/>
        </w:rPr>
        <w:t>P</w:t>
      </w:r>
      <w:r>
        <w:t>=</w:t>
      </w:r>
      <w:r w:rsidRPr="005559FC">
        <w:rPr>
          <w:highlight w:val="yellow"/>
        </w:rPr>
        <w:t>…</w:t>
      </w:r>
      <w:r>
        <w:t xml:space="preserve">) and </w:t>
      </w:r>
      <w:r w:rsidR="00244A3D">
        <w:t xml:space="preserve">a weak </w:t>
      </w:r>
      <w:r w:rsidR="00244A3D" w:rsidRPr="00244A3D">
        <w:rPr>
          <w:highlight w:val="yellow"/>
        </w:rPr>
        <w:t>(but significant?)</w:t>
      </w:r>
      <w:r w:rsidR="00244A3D">
        <w:t xml:space="preserve"> </w:t>
      </w:r>
      <w:r>
        <w:t xml:space="preserve">correlation between its corresponding mRNA </w:t>
      </w:r>
      <w:proofErr w:type="gramStart"/>
      <w:r>
        <w:t>ratio</w:t>
      </w:r>
      <w:proofErr w:type="gramEnd"/>
      <w:r>
        <w:t xml:space="preserve"> (ρ=0.5, </w:t>
      </w:r>
      <w:r>
        <w:rPr>
          <w:i/>
        </w:rPr>
        <w:t>P</w:t>
      </w:r>
      <w:r>
        <w:t>=</w:t>
      </w:r>
      <w:r w:rsidRPr="005559FC">
        <w:rPr>
          <w:highlight w:val="yellow"/>
        </w:rPr>
        <w:t>…</w:t>
      </w:r>
      <w:r>
        <w:t>).</w:t>
      </w:r>
    </w:p>
    <w:p w14:paraId="18AD29E1" w14:textId="77777777" w:rsidR="005A50CF" w:rsidRDefault="00BA5B3C" w:rsidP="005A50CF">
      <w:pPr>
        <w:pStyle w:val="Heading2"/>
      </w:pPr>
      <w:r>
        <w:t>Lipid profiles</w:t>
      </w:r>
    </w:p>
    <w:p w14:paraId="462C559C" w14:textId="7777777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 of cells at each time point, respectively. Beginning before one week, we observed an appearance of an MS peak associated with the acylation of lipid A with a C16 chain (Fig. 5C). In the phospholipid analysis, a notable increase began around 8hr in the </w:t>
      </w:r>
      <w:proofErr w:type="spellStart"/>
      <w:r w:rsidRPr="00DC06A9">
        <w:rPr>
          <w:color w:val="222222"/>
        </w:rPr>
        <w:t>cyclopropanation</w:t>
      </w:r>
      <w:proofErr w:type="spellEnd"/>
      <w:r w:rsidRPr="00DC06A9">
        <w:rPr>
          <w:color w:val="222222"/>
        </w:rPr>
        <w:t xml:space="preserve"> of one unsaturated double bond within molecules of the major pho</w:t>
      </w:r>
      <w:r w:rsidRPr="00DC06A9">
        <w:rPr>
          <w:color w:val="222222"/>
        </w:rPr>
        <w:t>s</w:t>
      </w:r>
      <w:r w:rsidRPr="00DC06A9">
        <w:rPr>
          <w:color w:val="222222"/>
        </w:rPr>
        <w:t xml:space="preserve">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 was ident</w:t>
      </w:r>
      <w:r w:rsidRPr="00DC06A9">
        <w:rPr>
          <w:color w:val="222222"/>
        </w:rPr>
        <w:t>i</w:t>
      </w:r>
      <w:r w:rsidRPr="00DC06A9">
        <w:rPr>
          <w:color w:val="222222"/>
        </w:rPr>
        <w:t xml:space="preserve">fied by the gradual relative increase of peaks at ~702.5 m/z and </w:t>
      </w:r>
      <w:r w:rsidRPr="00DC06A9">
        <w:rPr>
          <w:color w:val="222222"/>
          <w:highlight w:val="yellow"/>
        </w:rPr>
        <w:t>XXX</w:t>
      </w:r>
      <w:r w:rsidRPr="00DC06A9">
        <w:rPr>
          <w:color w:val="222222"/>
        </w:rPr>
        <w:t xml:space="preserve"> m/z, respectively (representative data for PE is shown in Fig. </w:t>
      </w:r>
      <w:r w:rsidR="00855EF0">
        <w:rPr>
          <w:color w:val="222222"/>
        </w:rPr>
        <w:t>8</w:t>
      </w:r>
      <w:r w:rsidRPr="00DC06A9">
        <w:rPr>
          <w:color w:val="222222"/>
        </w:rPr>
        <w:t xml:space="preserve">D). Both the modifications to lipid A and phospholipids continued to increase up to the </w:t>
      </w:r>
      <w:proofErr w:type="gramStart"/>
      <w:r w:rsidRPr="00DC06A9">
        <w:rPr>
          <w:color w:val="222222"/>
        </w:rPr>
        <w:t>2 week</w:t>
      </w:r>
      <w:proofErr w:type="gramEnd"/>
      <w:r w:rsidRPr="00DC06A9">
        <w:rPr>
          <w:color w:val="222222"/>
        </w:rPr>
        <w:t xml:space="preserve"> period.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2DDD1658" w14:textId="77777777" w:rsidR="00DC06A9" w:rsidRPr="00DC06A9" w:rsidRDefault="00DC06A9" w:rsidP="00DC06A9">
      <w:pPr>
        <w:pStyle w:val="NoSpacing"/>
        <w:rPr>
          <w:color w:val="222222"/>
        </w:rPr>
      </w:pPr>
    </w:p>
    <w:p w14:paraId="15AEEB30" w14:textId="77777777" w:rsidR="00DC06A9" w:rsidRPr="005559FC" w:rsidRDefault="00DC06A9" w:rsidP="00A3644C">
      <w:pPr>
        <w:pStyle w:val="NoSpacing"/>
        <w:rPr>
          <w:color w:val="222222"/>
        </w:rPr>
      </w:pPr>
      <w:r w:rsidRPr="00DC06A9">
        <w:rPr>
          <w:color w:val="222222"/>
        </w:rPr>
        <w:t xml:space="preserve">The enzymes relevant to the above lipid A and phospholipid modifications are </w:t>
      </w:r>
      <w:proofErr w:type="spellStart"/>
      <w:r w:rsidRPr="00DC06A9">
        <w:rPr>
          <w:color w:val="222222"/>
        </w:rPr>
        <w:t>PagP</w:t>
      </w:r>
      <w:proofErr w:type="spellEnd"/>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207439">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207439">
        <w:rPr>
          <w:color w:val="222222"/>
        </w:rPr>
        <w:fldChar w:fldCharType="separate"/>
      </w:r>
      <w:r>
        <w:rPr>
          <w:noProof/>
          <w:color w:val="222222"/>
        </w:rPr>
        <w:t>(Bishop et al., 2000; Grogan and Cronan, 1997)</w:t>
      </w:r>
      <w:r w:rsidR="00207439">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nscribed at low levels and remain l</w:t>
      </w:r>
      <w:r w:rsidRPr="00DC06A9">
        <w:rPr>
          <w:color w:val="222222"/>
        </w:rPr>
        <w:t>a</w:t>
      </w:r>
      <w:r w:rsidRPr="00DC06A9">
        <w:rPr>
          <w:color w:val="222222"/>
        </w:rPr>
        <w:t>tent in the outer membrane until enzyme activation</w:t>
      </w:r>
      <w:r>
        <w:rPr>
          <w:color w:val="222222"/>
        </w:rPr>
        <w:t xml:space="preserve"> </w:t>
      </w:r>
      <w:r w:rsidR="00207439">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207439">
        <w:rPr>
          <w:color w:val="222222"/>
        </w:rPr>
        <w:fldChar w:fldCharType="separate"/>
      </w:r>
      <w:r>
        <w:rPr>
          <w:noProof/>
          <w:color w:val="222222"/>
        </w:rPr>
        <w:t>(Jia et al., 2004)</w:t>
      </w:r>
      <w:r w:rsidR="00207439">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207439">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207439">
        <w:rPr>
          <w:color w:val="222222"/>
        </w:rPr>
        <w:fldChar w:fldCharType="separate"/>
      </w:r>
      <w:r>
        <w:rPr>
          <w:noProof/>
          <w:color w:val="222222"/>
        </w:rPr>
        <w:t>(Needham and Trent, 2013)</w:t>
      </w:r>
      <w:r w:rsidR="00207439">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w:t>
      </w:r>
      <w:proofErr w:type="gramStart"/>
      <w:r w:rsidRPr="00DC06A9">
        <w:rPr>
          <w:color w:val="222222"/>
        </w:rPr>
        <w:t xml:space="preserve">neither </w:t>
      </w:r>
      <w:proofErr w:type="spellStart"/>
      <w:r w:rsidRPr="00DC06A9">
        <w:rPr>
          <w:color w:val="222222"/>
        </w:rPr>
        <w:t>PagP</w:t>
      </w:r>
      <w:proofErr w:type="spellEnd"/>
      <w:r w:rsidRPr="00DC06A9">
        <w:rPr>
          <w:color w:val="222222"/>
        </w:rPr>
        <w:t xml:space="preserve"> or</w:t>
      </w:r>
      <w:proofErr w:type="gramEnd"/>
      <w:r w:rsidRPr="00DC06A9">
        <w:rPr>
          <w:color w:val="222222"/>
        </w:rPr>
        <w:t xml:space="preserve">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 With respect to phospholipid modification, CFA synthase protein levels increase between 3-6 hrs before decreasing again. This correlates with prior data that CFA synthase is important for transition to stationary phase of growth</w:t>
      </w:r>
      <w:r>
        <w:rPr>
          <w:color w:val="222222"/>
        </w:rPr>
        <w:t xml:space="preserve"> </w:t>
      </w:r>
      <w:r w:rsidR="00207439">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207439">
        <w:rPr>
          <w:color w:val="222222"/>
        </w:rPr>
        <w:fldChar w:fldCharType="separate"/>
      </w:r>
      <w:r>
        <w:rPr>
          <w:noProof/>
          <w:color w:val="222222"/>
        </w:rPr>
        <w:t>(Grogan and Cronan, 1997)</w:t>
      </w:r>
      <w:r w:rsidR="00207439">
        <w:rPr>
          <w:color w:val="222222"/>
        </w:rPr>
        <w:fldChar w:fldCharType="end"/>
      </w:r>
      <w:r w:rsidRPr="00DC06A9">
        <w:rPr>
          <w:color w:val="222222"/>
        </w:rPr>
        <w:t>. CFA synthase RNA levels increase again around 1 week, which is co</w:t>
      </w:r>
      <w:r w:rsidRPr="00DC06A9">
        <w:rPr>
          <w:color w:val="222222"/>
        </w:rPr>
        <w:t>n</w:t>
      </w:r>
      <w:r w:rsidRPr="00DC06A9">
        <w:rPr>
          <w:color w:val="222222"/>
        </w:rPr>
        <w:t xml:space="preserve">sistent with the activity observed in phospholipid modification, although it is not known why we did not observe a corresponding increase in protein levels at this point (Fig. </w:t>
      </w:r>
      <w:r w:rsidR="00855EF0">
        <w:rPr>
          <w:color w:val="222222"/>
        </w:rPr>
        <w:t>8</w:t>
      </w:r>
      <w:r w:rsidRPr="00DC06A9">
        <w:rPr>
          <w:color w:val="222222"/>
        </w:rPr>
        <w:t xml:space="preserve">B). </w:t>
      </w:r>
    </w:p>
    <w:p w14:paraId="72815345" w14:textId="77777777" w:rsidR="005A50CF" w:rsidRDefault="00BA5B3C" w:rsidP="005A50CF">
      <w:pPr>
        <w:pStyle w:val="Heading1"/>
      </w:pPr>
      <w:r>
        <w:lastRenderedPageBreak/>
        <w:t>Discussion</w:t>
      </w:r>
    </w:p>
    <w:p w14:paraId="66647F2A" w14:textId="1DA5243B" w:rsidR="001A7C5B" w:rsidRDefault="001A7C5B" w:rsidP="001A7C5B">
      <w:pPr>
        <w:pStyle w:val="NoSpacing"/>
        <w:rPr>
          <w:ins w:id="164" w:author="Claus Wilke" w:date="2014-09-21T19:26:00Z"/>
        </w:rPr>
      </w:pPr>
      <w:r>
        <w:t>By making controlled measurements of both RNA and protein under long-term glucose starvation, we made several novel observations.  Strikingly</w:t>
      </w:r>
      <w:ins w:id="165" w:author="Claus Wilke" w:date="2014-09-21T19:23:00Z">
        <w:r w:rsidR="00B9696F">
          <w:t>,</w:t>
        </w:r>
      </w:ins>
      <w:r>
        <w:t xml:space="preserve"> </w:t>
      </w:r>
      <w:r>
        <w:rPr>
          <w:i/>
          <w:iCs/>
        </w:rPr>
        <w:t>E. coli</w:t>
      </w:r>
      <w:del w:id="166" w:author="Claus Wilke" w:date="2014-09-21T19:23:00Z">
        <w:r w:rsidDel="00B9696F">
          <w:rPr>
            <w:i/>
            <w:iCs/>
          </w:rPr>
          <w:delText>,</w:delText>
        </w:r>
      </w:del>
      <w:r>
        <w:rPr>
          <w:i/>
          <w:iCs/>
        </w:rPr>
        <w:t xml:space="preserve"> </w:t>
      </w:r>
      <w:r>
        <w:t xml:space="preserve">can survive for </w:t>
      </w:r>
      <w:r w:rsidR="00855EF0">
        <w:t xml:space="preserve">over a week </w:t>
      </w:r>
      <w:r>
        <w:t>when starved for glucose</w:t>
      </w:r>
      <w:ins w:id="167" w:author="Claus Wilke" w:date="2014-09-22T17:34:00Z">
        <w:r w:rsidR="007766F5">
          <w:t>,</w:t>
        </w:r>
      </w:ins>
      <w:r>
        <w:t xml:space="preserve"> with little change in cell viability and optical density (</w:t>
      </w:r>
      <w:ins w:id="168" w:author="Claus Wilke" w:date="2014-09-22T17:34:00Z">
        <w:r w:rsidR="007766F5">
          <w:t xml:space="preserve">at </w:t>
        </w:r>
      </w:ins>
      <w:del w:id="169" w:author="Claus Wilke" w:date="2014-09-22T17:34:00Z">
        <w:r w:rsidDel="007766F5">
          <w:delText>@</w:delText>
        </w:r>
      </w:del>
      <w:r>
        <w:t>600nM). Additionally, all genes start to change in expression by 10hrs and mRNA expre</w:t>
      </w:r>
      <w:r>
        <w:t>s</w:t>
      </w:r>
      <w:r>
        <w:t>sion clusters in time into two regimes before and after 10hrs (cells enter stationary phase at around 8hrs).  We also found that proteins involved in cell division and energy i</w:t>
      </w:r>
      <w:r>
        <w:t>n</w:t>
      </w:r>
      <w:r>
        <w:t>tensive processes such as cell locomotion where proportional to their transcripts allowing for a rapid down-regulation of these processes. On the other hand</w:t>
      </w:r>
      <w:ins w:id="170" w:author="Claus Wilke" w:date="2014-09-22T17:36:00Z">
        <w:r w:rsidR="0079687C">
          <w:t>,</w:t>
        </w:r>
      </w:ins>
      <w:r>
        <w:t xml:space="preserve"> proteins integrally rela</w:t>
      </w:r>
      <w:r>
        <w:t>t</w:t>
      </w:r>
      <w:r>
        <w:t>ed to their transcripts where enriched for metabolic processes allowing cells to rapidly make use of any nutrients that may become available again without the continued cost of making these proteins.</w:t>
      </w:r>
      <w:ins w:id="171" w:author="Claus Wilke" w:date="2014-09-22T17:35:00Z">
        <w:r w:rsidR="0079687C">
          <w:t xml:space="preserve"> In addition to measuring and characterizing RNA and protein changes u</w:t>
        </w:r>
        <w:r w:rsidR="0079687C">
          <w:t>n</w:t>
        </w:r>
      </w:ins>
      <w:ins w:id="172" w:author="Claus Wilke" w:date="2014-09-22T17:36:00Z">
        <w:r w:rsidR="0079687C">
          <w:t>d</w:t>
        </w:r>
      </w:ins>
      <w:ins w:id="173" w:author="Claus Wilke" w:date="2014-09-22T17:35:00Z">
        <w:r w:rsidR="0079687C">
          <w:t>er starvation</w:t>
        </w:r>
      </w:ins>
      <w:ins w:id="174" w:author="Claus Wilke" w:date="2014-09-22T17:36:00Z">
        <w:r w:rsidR="0079687C">
          <w:t xml:space="preserve">, we also proposed </w:t>
        </w:r>
      </w:ins>
      <w:del w:id="175" w:author="Claus Wilke" w:date="2014-09-22T17:36:00Z">
        <w:r w:rsidDel="0079687C">
          <w:delText xml:space="preserve"> Another important contribution of this work </w:delText>
        </w:r>
        <w:r w:rsidDel="0079687C">
          <w:rPr>
            <w:color w:val="000000"/>
          </w:rPr>
          <w:delText>is that the</w:delText>
        </w:r>
      </w:del>
      <w:ins w:id="176" w:author="Claus Wilke" w:date="2014-09-22T17:36:00Z">
        <w:r w:rsidR="0079687C">
          <w:t>a novel</w:t>
        </w:r>
      </w:ins>
      <w:r>
        <w:rPr>
          <w:color w:val="000000"/>
        </w:rPr>
        <w:t xml:space="preserve"> </w:t>
      </w:r>
      <w:r>
        <w:t xml:space="preserve">fitting strategy </w:t>
      </w:r>
      <w:del w:id="177" w:author="Claus Wilke" w:date="2014-09-22T17:36:00Z">
        <w:r w:rsidDel="0079687C">
          <w:delText>outlined here</w:delText>
        </w:r>
      </w:del>
      <w:ins w:id="178" w:author="Claus Wilke" w:date="2014-09-22T17:36:00Z">
        <w:r w:rsidR="0079687C">
          <w:t>that</w:t>
        </w:r>
      </w:ins>
      <w:r>
        <w:t xml:space="preserve"> allowed </w:t>
      </w:r>
      <w:ins w:id="179" w:author="Claus Wilke" w:date="2014-09-22T17:36:00Z">
        <w:r w:rsidR="0079687C">
          <w:t xml:space="preserve">us to classify </w:t>
        </w:r>
      </w:ins>
      <w:del w:id="180" w:author="Claus Wilke" w:date="2014-09-22T17:36:00Z">
        <w:r w:rsidDel="0079687C">
          <w:delText>for u</w:delText>
        </w:r>
        <w:r w:rsidDel="0079687C">
          <w:delText>n</w:delText>
        </w:r>
        <w:r w:rsidDel="0079687C">
          <w:delText xml:space="preserve">biased classification of </w:delText>
        </w:r>
      </w:del>
      <w:r>
        <w:t>expre</w:t>
      </w:r>
      <w:r>
        <w:t>s</w:t>
      </w:r>
      <w:r>
        <w:t>sion profiles into different categories</w:t>
      </w:r>
      <w:ins w:id="181" w:author="Claus Wilke" w:date="2014-09-22T17:36:00Z">
        <w:r w:rsidR="0079687C">
          <w:t xml:space="preserve"> in an unbiased manner</w:t>
        </w:r>
      </w:ins>
      <w:r>
        <w:t xml:space="preserve">. The enriched terms in </w:t>
      </w:r>
      <w:ins w:id="182" w:author="Claus Wilke" w:date="2014-09-22T17:37:00Z">
        <w:r w:rsidR="0079687C">
          <w:t>the r</w:t>
        </w:r>
        <w:r w:rsidR="0079687C">
          <w:t>e</w:t>
        </w:r>
        <w:r w:rsidR="0079687C">
          <w:t xml:space="preserve">sulting classification </w:t>
        </w:r>
      </w:ins>
      <w:del w:id="183" w:author="Claus Wilke" w:date="2014-09-22T17:37:00Z">
        <w:r w:rsidDel="0079687C">
          <w:delText xml:space="preserve">the groups sorted by behavior </w:delText>
        </w:r>
      </w:del>
      <w:r>
        <w:t>where reasonably aligned with what is known, or</w:t>
      </w:r>
      <w:del w:id="184" w:author="Claus Wilke" w:date="2014-09-22T17:37:00Z">
        <w:r w:rsidDel="0079687C">
          <w:delText xml:space="preserve"> is</w:delText>
        </w:r>
      </w:del>
      <w:r>
        <w:t xml:space="preserve"> at least consistent with, cells coping with starvation. </w:t>
      </w:r>
      <w:ins w:id="185" w:author="Claus Wilke" w:date="2014-09-22T17:38:00Z">
        <w:r w:rsidR="0079687C">
          <w:t xml:space="preserve">Importantly, this classification </w:t>
        </w:r>
      </w:ins>
      <w:del w:id="186" w:author="Claus Wilke" w:date="2014-09-22T17:38:00Z">
        <w:r w:rsidDel="0079687C">
          <w:delText xml:space="preserve">This sorting </w:delText>
        </w:r>
      </w:del>
      <w:r>
        <w:t>was accomplished wit</w:t>
      </w:r>
      <w:r>
        <w:t>h</w:t>
      </w:r>
      <w:r>
        <w:t>out any ad-hoc d</w:t>
      </w:r>
      <w:r w:rsidR="00855EF0">
        <w:t>etermination of cluster number that</w:t>
      </w:r>
      <w:r>
        <w:t xml:space="preserve"> could introduce bias in interpre</w:t>
      </w:r>
      <w:r>
        <w:t>t</w:t>
      </w:r>
      <w:r>
        <w:t xml:space="preserve">ing the data. </w:t>
      </w:r>
    </w:p>
    <w:p w14:paraId="386F6D43" w14:textId="77777777" w:rsidR="00B9696F" w:rsidRDefault="00B9696F" w:rsidP="001A7C5B">
      <w:pPr>
        <w:pStyle w:val="NoSpacing"/>
        <w:rPr>
          <w:ins w:id="187" w:author="Claus Wilke" w:date="2014-09-21T19:26:00Z"/>
        </w:rPr>
      </w:pPr>
    </w:p>
    <w:p w14:paraId="25BF789C" w14:textId="0E6E0721" w:rsidR="00B9696F" w:rsidRDefault="00D00135" w:rsidP="00B9696F">
      <w:pPr>
        <w:pStyle w:val="NoSpacing"/>
        <w:rPr>
          <w:ins w:id="188" w:author="Claus Wilke" w:date="2014-09-21T19:27:00Z"/>
        </w:rPr>
      </w:pPr>
      <w:ins w:id="189" w:author="Claus Wilke" w:date="2014-09-22T18:14:00Z">
        <w:r>
          <w:t xml:space="preserve">We have found that, </w:t>
        </w:r>
      </w:ins>
      <w:ins w:id="190" w:author="Claus Wilke" w:date="2014-09-21T19:27:00Z">
        <w:r>
          <w:t>a</w:t>
        </w:r>
        <w:r w:rsidR="00B9696F">
          <w:t>s cells enter stationary phase, the total pool of mRNA is depleted compared to all other RNA</w:t>
        </w:r>
      </w:ins>
      <w:ins w:id="191" w:author="Claus Wilke" w:date="2014-09-22T18:13:00Z">
        <w:r>
          <w:t>s</w:t>
        </w:r>
      </w:ins>
      <w:ins w:id="192" w:author="Claus Wilke" w:date="2014-09-21T19:27:00Z">
        <w:r w:rsidR="00B9696F">
          <w:t xml:space="preserve"> and many individual transcripts are </w:t>
        </w:r>
        <w:proofErr w:type="gramStart"/>
        <w:r w:rsidR="00B9696F">
          <w:t>down-regulated</w:t>
        </w:r>
        <w:proofErr w:type="gramEnd"/>
        <w:r w:rsidR="00B9696F">
          <w:t>, possibly as part of a broader strategy to reduce the production of new protein. There are at least two additional ways of reducing overall protein production, by limiting the available rib</w:t>
        </w:r>
        <w:r w:rsidR="00B9696F">
          <w:t>o</w:t>
        </w:r>
        <w:r w:rsidR="00B9696F">
          <w:t xml:space="preserve">somes or by limiting the pool of available </w:t>
        </w:r>
        <w:proofErr w:type="spellStart"/>
        <w:r w:rsidR="00B9696F">
          <w:t>tRNA</w:t>
        </w:r>
        <w:proofErr w:type="spellEnd"/>
        <w:r w:rsidR="00B9696F">
          <w:t xml:space="preserve">. It is known that during nutrient limitation a stringent response is activated, through </w:t>
        </w:r>
        <w:proofErr w:type="spellStart"/>
        <w:r w:rsidR="00B9696F">
          <w:t>ppGpp</w:t>
        </w:r>
        <w:proofErr w:type="spellEnd"/>
        <w:r w:rsidR="00B9696F">
          <w:t xml:space="preserve">, and synthesis of new </w:t>
        </w:r>
        <w:proofErr w:type="spellStart"/>
        <w:r w:rsidR="00B9696F">
          <w:t>rRNA</w:t>
        </w:r>
        <w:proofErr w:type="spellEnd"/>
        <w:r w:rsidR="00B9696F">
          <w:t xml:space="preserve"> is down reg</w:t>
        </w:r>
        <w:r w:rsidR="00B9696F">
          <w:t>u</w:t>
        </w:r>
        <w:r w:rsidR="00B9696F">
          <w:t xml:space="preserve">lated, presumably to help reduce new protein production </w:t>
        </w:r>
        <w:r w:rsidR="00B9696F">
          <w:fldChar w:fldCharType="begin"/>
        </w:r>
        <w:r w:rsidR="00B9696F">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B9696F">
          <w:fldChar w:fldCharType="separate"/>
        </w:r>
        <w:r w:rsidR="00B9696F">
          <w:rPr>
            <w:noProof/>
          </w:rPr>
          <w:t>(Magnusson et al., 2005)</w:t>
        </w:r>
        <w:r w:rsidR="00B9696F">
          <w:fldChar w:fldCharType="end"/>
        </w:r>
        <w:r w:rsidR="00B9696F">
          <w:t xml:space="preserve">.  In our data, the fraction of </w:t>
        </w:r>
        <w:proofErr w:type="spellStart"/>
        <w:r w:rsidR="00B9696F">
          <w:t>rRNA</w:t>
        </w:r>
        <w:proofErr w:type="spellEnd"/>
        <w:r w:rsidR="00B9696F">
          <w:t xml:space="preserve"> changes little while the </w:t>
        </w:r>
        <w:proofErr w:type="spellStart"/>
        <w:r w:rsidR="00B9696F">
          <w:t>tRNA</w:t>
        </w:r>
        <w:proofErr w:type="spellEnd"/>
        <w:r w:rsidR="00B9696F">
          <w:t xml:space="preserve"> fraction increases as the time course goes on. Thus new protein synthesis could be limited more by the reduced mRNA pool than by reduced tran</w:t>
        </w:r>
        <w:r w:rsidR="00B9696F">
          <w:t>s</w:t>
        </w:r>
        <w:r w:rsidR="00B9696F">
          <w:t xml:space="preserve">lational efficiency. </w:t>
        </w:r>
      </w:ins>
    </w:p>
    <w:p w14:paraId="3D82C746" w14:textId="77777777" w:rsidR="00B9696F" w:rsidRDefault="00B9696F" w:rsidP="00B9696F">
      <w:pPr>
        <w:pStyle w:val="NoSpacing"/>
        <w:rPr>
          <w:ins w:id="193" w:author="Claus Wilke" w:date="2014-09-21T19:27:00Z"/>
        </w:rPr>
      </w:pPr>
    </w:p>
    <w:p w14:paraId="5D2390A9" w14:textId="05C1B64B" w:rsidR="00B9696F" w:rsidRDefault="00B9696F" w:rsidP="001A7C5B">
      <w:pPr>
        <w:pStyle w:val="NoSpacing"/>
      </w:pPr>
      <w:ins w:id="194" w:author="Claus Wilke" w:date="2014-09-21T19:27:00Z">
        <w:r>
          <w:t xml:space="preserve">It is widely appreciated that the half-life of many proteins in </w:t>
        </w:r>
        <w:r>
          <w:rPr>
            <w:i/>
            <w:iCs/>
          </w:rPr>
          <w:t>E. coli</w:t>
        </w:r>
        <w:r w:rsidR="001357EF">
          <w:t xml:space="preserve"> is</w:t>
        </w:r>
        <w:r>
          <w:t xml:space="preserve"> rate limited by the d</w:t>
        </w:r>
        <w:r>
          <w:t>i</w:t>
        </w:r>
        <w:r>
          <w:t xml:space="preserve">vision rate of the bacteria. Thus the degradation rate of most proteins in </w:t>
        </w:r>
        <w:r>
          <w:rPr>
            <w:i/>
            <w:iCs/>
          </w:rPr>
          <w:t>E. coli</w:t>
        </w:r>
        <w:r>
          <w:t xml:space="preserve"> must be slower than the division rate in exponentially growing cells. A</w:t>
        </w:r>
      </w:ins>
      <w:ins w:id="195" w:author="Claus Wilke" w:date="2014-09-22T18:15:00Z">
        <w:r w:rsidR="001357EF">
          <w:t>s a</w:t>
        </w:r>
      </w:ins>
      <w:ins w:id="196" w:author="Claus Wilke" w:date="2014-09-21T19:27:00Z">
        <w:r>
          <w:t xml:space="preserve"> consequence</w:t>
        </w:r>
      </w:ins>
      <w:ins w:id="197" w:author="Claus Wilke" w:date="2014-09-22T18:15:00Z">
        <w:r w:rsidR="001357EF">
          <w:t xml:space="preserve">, </w:t>
        </w:r>
      </w:ins>
      <w:ins w:id="198" w:author="Claus Wilke" w:date="2014-09-21T19:27:00Z">
        <w:r>
          <w:t>when cells cease to divide, such as in the case of glucose starvation, not all proteins can respond i</w:t>
        </w:r>
        <w:r>
          <w:t>m</w:t>
        </w:r>
        <w:r>
          <w:t>mediately to possible changes in transcript levels. In effect</w:t>
        </w:r>
      </w:ins>
      <w:ins w:id="199" w:author="Claus Wilke" w:date="2014-09-22T18:15:00Z">
        <w:r w:rsidR="001357EF">
          <w:t>,</w:t>
        </w:r>
      </w:ins>
      <w:ins w:id="200" w:author="Claus Wilke" w:date="2014-09-21T19:27:00Z">
        <w:r>
          <w:t xml:space="preserve"> some proteins may be buffered to relatively fast changes in nutrient availability. At the same time certain proteins may need to be rapidly regulated to ensure survival upon starvation. We found that a small su</w:t>
        </w:r>
        <w:r>
          <w:t>b</w:t>
        </w:r>
        <w:r w:rsidR="001357EF">
          <w:t>set</w:t>
        </w:r>
      </w:ins>
      <w:ins w:id="201" w:author="Claus Wilke" w:date="2014-09-22T18:16:00Z">
        <w:r w:rsidR="001357EF">
          <w:t xml:space="preserve"> of the proteome</w:t>
        </w:r>
      </w:ins>
      <w:ins w:id="202" w:author="Claus Wilke" w:date="2014-09-21T19:27:00Z">
        <w:r w:rsidR="001357EF">
          <w:t xml:space="preserve">, ~20% </w:t>
        </w:r>
        <w:r>
          <w:t>of proteins</w:t>
        </w:r>
      </w:ins>
      <w:ins w:id="203" w:author="Claus Wilke" w:date="2014-09-22T18:16:00Z">
        <w:r w:rsidR="001357EF">
          <w:t>,</w:t>
        </w:r>
      </w:ins>
      <w:ins w:id="204" w:author="Claus Wilke" w:date="2014-09-21T19:27:00Z">
        <w:r>
          <w:t xml:space="preserve"> fell in</w:t>
        </w:r>
      </w:ins>
      <w:ins w:id="205" w:author="Claus Wilke" w:date="2014-09-22T18:16:00Z">
        <w:r w:rsidR="001357EF">
          <w:t>to</w:t>
        </w:r>
      </w:ins>
      <w:ins w:id="206" w:author="Claus Wilke" w:date="2014-09-21T19:27:00Z">
        <w:r w:rsidR="001357EF">
          <w:t xml:space="preserve"> the rapidly regulated category and w</w:t>
        </w:r>
        <w:r>
          <w:t>ere proportional to their transcripts</w:t>
        </w:r>
      </w:ins>
      <w:ins w:id="207" w:author="Claus Wilke" w:date="2014-09-22T18:16:00Z">
        <w:r w:rsidR="001357EF">
          <w:t>. A</w:t>
        </w:r>
      </w:ins>
      <w:ins w:id="208" w:author="Claus Wilke" w:date="2014-09-21T19:27:00Z">
        <w:r w:rsidR="001357EF">
          <w:t>nother small subset, ~15%</w:t>
        </w:r>
        <w:r>
          <w:t xml:space="preserve"> of proteins</w:t>
        </w:r>
      </w:ins>
      <w:ins w:id="209" w:author="Claus Wilke" w:date="2014-09-22T18:17:00Z">
        <w:r w:rsidR="001357EF">
          <w:t>,</w:t>
        </w:r>
      </w:ins>
      <w:ins w:id="210" w:author="Claus Wilke" w:date="2014-09-21T19:27:00Z">
        <w:r>
          <w:t xml:space="preserve"> tended to int</w:t>
        </w:r>
        <w:r>
          <w:t>e</w:t>
        </w:r>
        <w:r>
          <w:t>grate the respon</w:t>
        </w:r>
        <w:r w:rsidR="001357EF">
          <w:t xml:space="preserve">se of their transcripts </w:t>
        </w:r>
        <w:r>
          <w:t>over t</w:t>
        </w:r>
        <w:r w:rsidR="001357EF">
          <w:t>he time scale of our experiment</w:t>
        </w:r>
        <w:r>
          <w:t>. For exa</w:t>
        </w:r>
        <w:r>
          <w:t>m</w:t>
        </w:r>
        <w:r>
          <w:t>ple, several of the flagella proteins are proportional to their transcripts</w:t>
        </w:r>
      </w:ins>
      <w:ins w:id="211" w:author="Claus Wilke" w:date="2014-09-22T18:17:00Z">
        <w:r w:rsidR="001357EF">
          <w:t>, whereas</w:t>
        </w:r>
      </w:ins>
      <w:ins w:id="212" w:author="Claus Wilke" w:date="2014-09-21T19:27:00Z">
        <w:r>
          <w:t xml:space="preserve"> proteins i</w:t>
        </w:r>
        <w:r>
          <w:t>n</w:t>
        </w:r>
        <w:r>
          <w:t>volved in metabolism and energy production integrate their transcript levels.  Turning off proteins involved i</w:t>
        </w:r>
        <w:r w:rsidR="001357EF">
          <w:t>n cell division and the flagellum</w:t>
        </w:r>
        <w:r>
          <w:t xml:space="preserve"> machinery, </w:t>
        </w:r>
      </w:ins>
      <w:ins w:id="213" w:author="Claus Wilke" w:date="2014-09-22T18:18:00Z">
        <w:r w:rsidR="001357EF">
          <w:t xml:space="preserve">both </w:t>
        </w:r>
      </w:ins>
      <w:ins w:id="214" w:author="Claus Wilke" w:date="2014-09-21T19:27:00Z">
        <w:r>
          <w:t>energy intensive pr</w:t>
        </w:r>
        <w:r>
          <w:t>o</w:t>
        </w:r>
        <w:r>
          <w:t>cess</w:t>
        </w:r>
      </w:ins>
      <w:ins w:id="215" w:author="Claus Wilke" w:date="2014-09-22T18:18:00Z">
        <w:r w:rsidR="001357EF">
          <w:t>es</w:t>
        </w:r>
      </w:ins>
      <w:ins w:id="216" w:author="Claus Wilke" w:date="2014-09-21T19:27:00Z">
        <w:r>
          <w:t xml:space="preserve">, needs to happen relatively fast. </w:t>
        </w:r>
      </w:ins>
      <w:ins w:id="217" w:author="Claus Wilke" w:date="2014-09-22T18:18:00Z">
        <w:r w:rsidR="001357EF">
          <w:t xml:space="preserve">By contrast, the </w:t>
        </w:r>
      </w:ins>
      <w:ins w:id="218" w:author="Claus Wilke" w:date="2014-09-21T19:27:00Z">
        <w:r w:rsidR="001357EF">
          <w:t>p</w:t>
        </w:r>
        <w:r>
          <w:t xml:space="preserve">roteins that are relatively stable </w:t>
        </w:r>
        <w:r>
          <w:lastRenderedPageBreak/>
          <w:t>are enriched for energy production terms</w:t>
        </w:r>
      </w:ins>
      <w:ins w:id="219" w:author="Claus Wilke" w:date="2014-09-22T18:19:00Z">
        <w:r w:rsidR="001357EF">
          <w:t>. T</w:t>
        </w:r>
      </w:ins>
      <w:ins w:id="220" w:author="Claus Wilke" w:date="2014-09-21T19:27:00Z">
        <w:r>
          <w:t>hus</w:t>
        </w:r>
      </w:ins>
      <w:ins w:id="221" w:author="Claus Wilke" w:date="2014-09-22T18:19:00Z">
        <w:r w:rsidR="001357EF">
          <w:t>, these proteins presumably</w:t>
        </w:r>
      </w:ins>
      <w:ins w:id="222" w:author="Claus Wilke" w:date="2014-09-21T19:27:00Z">
        <w:r>
          <w:t xml:space="preserve"> persist </w:t>
        </w:r>
      </w:ins>
      <w:ins w:id="223" w:author="Claus Wilke" w:date="2014-09-22T18:19:00Z">
        <w:r w:rsidR="001357EF">
          <w:t xml:space="preserve">so that once </w:t>
        </w:r>
      </w:ins>
      <w:ins w:id="224" w:author="Claus Wilke" w:date="2014-09-21T19:27:00Z">
        <w:r>
          <w:t xml:space="preserve">nutrients become available again </w:t>
        </w:r>
      </w:ins>
      <w:ins w:id="225" w:author="Claus Wilke" w:date="2014-09-22T18:19:00Z">
        <w:r w:rsidR="001357EF">
          <w:t>the</w:t>
        </w:r>
      </w:ins>
      <w:ins w:id="226" w:author="Claus Wilke" w:date="2014-09-22T18:20:00Z">
        <w:r w:rsidR="001357EF">
          <w:t xml:space="preserve"> cell can immediately take advantage of them</w:t>
        </w:r>
      </w:ins>
      <w:ins w:id="227" w:author="Claus Wilke" w:date="2014-09-21T19:27:00Z">
        <w:r>
          <w:t>.</w:t>
        </w:r>
      </w:ins>
    </w:p>
    <w:p w14:paraId="38718121" w14:textId="77777777" w:rsidR="00C66E07" w:rsidRDefault="00C66E07" w:rsidP="00263053">
      <w:pPr>
        <w:pStyle w:val="NoSpacing"/>
        <w:rPr>
          <w:ins w:id="228" w:author="Claus Wilke" w:date="2014-09-21T19:28:00Z"/>
        </w:rPr>
      </w:pPr>
    </w:p>
    <w:p w14:paraId="7573B1BE" w14:textId="70147EB7" w:rsidR="00B9696F" w:rsidRDefault="001357EF" w:rsidP="00B9696F">
      <w:pPr>
        <w:pStyle w:val="NoSpacing"/>
        <w:rPr>
          <w:ins w:id="229" w:author="Claus Wilke" w:date="2014-09-21T19:28:00Z"/>
        </w:rPr>
      </w:pPr>
      <w:ins w:id="230" w:author="Claus Wilke" w:date="2014-09-22T18:20:00Z">
        <w:r>
          <w:t xml:space="preserve">We found that </w:t>
        </w:r>
      </w:ins>
      <w:ins w:id="231" w:author="Claus Wilke" w:date="2014-09-21T19:28:00Z">
        <w:r>
          <w:t>s</w:t>
        </w:r>
        <w:r w:rsidR="00B9696F">
          <w:t>everal ge</w:t>
        </w:r>
        <w:r>
          <w:t>nes (both among</w:t>
        </w:r>
        <w:r w:rsidR="00B9696F">
          <w:t xml:space="preserve"> the protein and </w:t>
        </w:r>
      </w:ins>
      <w:ins w:id="232" w:author="Claus Wilke" w:date="2014-09-22T18:20:00Z">
        <w:r>
          <w:t xml:space="preserve">the </w:t>
        </w:r>
      </w:ins>
      <w:ins w:id="233" w:author="Claus Wilke" w:date="2014-09-21T19:28:00Z">
        <w:r w:rsidR="00B9696F">
          <w:t xml:space="preserve">RNA profiles) that where significantly </w:t>
        </w:r>
      </w:ins>
      <w:ins w:id="234" w:author="Claus Wilke" w:date="2014-09-22T21:25:00Z">
        <w:r w:rsidR="008837BE">
          <w:t>up- or down-</w:t>
        </w:r>
      </w:ins>
      <w:ins w:id="235" w:author="Claus Wilke" w:date="2014-09-21T19:28:00Z">
        <w:r w:rsidR="00B9696F">
          <w:t xml:space="preserve">regulated </w:t>
        </w:r>
      </w:ins>
      <w:ins w:id="236" w:author="Claus Wilke" w:date="2014-09-22T21:25:00Z">
        <w:r w:rsidR="008837BE">
          <w:t xml:space="preserve">during starvation </w:t>
        </w:r>
      </w:ins>
      <w:ins w:id="237" w:author="Claus Wilke" w:date="2014-09-21T19:28:00Z">
        <w:r w:rsidR="00B9696F">
          <w:t>where uncharacterized or had no a</w:t>
        </w:r>
        <w:r w:rsidR="00B9696F">
          <w:t>n</w:t>
        </w:r>
        <w:r w:rsidR="00B9696F">
          <w:t>notation.  A subset of these uncharacterized proteins have computationally predicted fun</w:t>
        </w:r>
        <w:r w:rsidR="00B9696F">
          <w:t>c</w:t>
        </w:r>
        <w:r w:rsidR="00B9696F">
          <w:t xml:space="preserve">tions </w:t>
        </w:r>
        <w:r w:rsidR="00B9696F">
          <w:fldChar w:fldCharType="begin"/>
        </w:r>
        <w:r w:rsidR="00B9696F">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B9696F">
          <w:fldChar w:fldCharType="separate"/>
        </w:r>
        <w:r w:rsidR="00B9696F">
          <w:rPr>
            <w:noProof/>
          </w:rPr>
          <w:t>(Hu et al., 2009)</w:t>
        </w:r>
        <w:r w:rsidR="00B9696F">
          <w:fldChar w:fldCharType="end"/>
        </w:r>
        <w:r w:rsidR="00B9696F">
          <w:t xml:space="preserve">. Some of these predictions are consistent with </w:t>
        </w:r>
      </w:ins>
      <w:ins w:id="238" w:author="Claus Wilke" w:date="2014-09-22T21:25:00Z">
        <w:r w:rsidR="008837BE">
          <w:t>our findings for ann</w:t>
        </w:r>
        <w:r w:rsidR="008837BE">
          <w:t>o</w:t>
        </w:r>
        <w:r w:rsidR="008837BE">
          <w:t>tated genes.</w:t>
        </w:r>
      </w:ins>
      <w:ins w:id="239" w:author="Claus Wilke" w:date="2014-09-21T19:28:00Z">
        <w:r w:rsidR="008837BE">
          <w:t xml:space="preserve"> F</w:t>
        </w:r>
        <w:r w:rsidR="00B9696F">
          <w:t>or instance</w:t>
        </w:r>
      </w:ins>
      <w:ins w:id="240" w:author="Claus Wilke" w:date="2014-09-22T21:26:00Z">
        <w:r w:rsidR="008837BE">
          <w:t>,</w:t>
        </w:r>
      </w:ins>
      <w:ins w:id="241" w:author="Claus Wilke" w:date="2014-09-21T19:28:00Z">
        <w:r w:rsidR="00B9696F">
          <w:t xml:space="preserve"> several uncharacterized proteins that are </w:t>
        </w:r>
        <w:proofErr w:type="gramStart"/>
        <w:r w:rsidR="00B9696F">
          <w:t>up-regulated</w:t>
        </w:r>
        <w:proofErr w:type="gramEnd"/>
        <w:r w:rsidR="00B9696F">
          <w:t xml:space="preserve"> a</w:t>
        </w:r>
        <w:r>
          <w:t>re pr</w:t>
        </w:r>
        <w:r>
          <w:t>e</w:t>
        </w:r>
        <w:r>
          <w:t>dicted to be involved in</w:t>
        </w:r>
        <w:r w:rsidR="00B9696F">
          <w:t xml:space="preserve"> stress response and cell-wall bio-genesis. Ot</w:t>
        </w:r>
        <w:r w:rsidR="00B9696F">
          <w:t>h</w:t>
        </w:r>
        <w:r w:rsidR="00B9696F">
          <w:t xml:space="preserve">er predictions seem to be inconsistent with </w:t>
        </w:r>
      </w:ins>
      <w:ins w:id="242" w:author="Claus Wilke" w:date="2014-09-22T21:26:00Z">
        <w:r w:rsidR="008837BE">
          <w:t xml:space="preserve">our </w:t>
        </w:r>
      </w:ins>
      <w:ins w:id="243" w:author="Claus Wilke" w:date="2014-09-21T19:28:00Z">
        <w:r w:rsidR="00B9696F">
          <w:t xml:space="preserve">observations </w:t>
        </w:r>
      </w:ins>
      <w:ins w:id="244" w:author="Claus Wilke" w:date="2014-09-22T21:26:00Z">
        <w:r w:rsidR="008837BE">
          <w:t>for annotated genes. For example,</w:t>
        </w:r>
      </w:ins>
      <w:ins w:id="245" w:author="Claus Wilke" w:date="2014-09-21T19:28:00Z">
        <w:r w:rsidR="00B9696F">
          <w:t xml:space="preserve"> some unchara</w:t>
        </w:r>
        <w:r w:rsidR="00B9696F">
          <w:t>c</w:t>
        </w:r>
        <w:r w:rsidR="00B9696F">
          <w:t xml:space="preserve">terized proteins that are </w:t>
        </w:r>
        <w:proofErr w:type="gramStart"/>
        <w:r w:rsidR="00B9696F">
          <w:t>up-regulated</w:t>
        </w:r>
        <w:proofErr w:type="gramEnd"/>
        <w:r w:rsidR="00B9696F">
          <w:t xml:space="preserve"> </w:t>
        </w:r>
      </w:ins>
      <w:ins w:id="246" w:author="Claus Wilke" w:date="2014-09-22T21:26:00Z">
        <w:r w:rsidR="008837BE">
          <w:t xml:space="preserve">are predicted </w:t>
        </w:r>
      </w:ins>
      <w:ins w:id="247" w:author="Claus Wilke" w:date="2014-09-21T19:28:00Z">
        <w:r w:rsidR="00B9696F">
          <w:t>to be involved in translation</w:t>
        </w:r>
      </w:ins>
      <w:ins w:id="248" w:author="Claus Wilke" w:date="2014-09-22T21:26:00Z">
        <w:r w:rsidR="008837BE">
          <w:t>,</w:t>
        </w:r>
      </w:ins>
      <w:ins w:id="249" w:author="Claus Wilke" w:date="2014-09-21T19:28:00Z">
        <w:r w:rsidR="00B9696F">
          <w:t xml:space="preserve"> even though translation was heavily enriched in down-regulated genes. Lists of proteins, and transcripts, that are significantly regulated in our time course are provided in the suppl</w:t>
        </w:r>
        <w:r w:rsidR="00B9696F">
          <w:t>e</w:t>
        </w:r>
        <w:r w:rsidR="00B9696F">
          <w:t>mental materials (</w:t>
        </w:r>
        <w:r w:rsidR="00B9696F" w:rsidRPr="006D197F">
          <w:rPr>
            <w:highlight w:val="yellow"/>
          </w:rPr>
          <w:t>Tables SX</w:t>
        </w:r>
        <w:r w:rsidR="00B9696F">
          <w:t>) and include behavior (e.g. up/down-regulated), curated ann</w:t>
        </w:r>
        <w:r w:rsidR="00B9696F">
          <w:t>o</w:t>
        </w:r>
        <w:r w:rsidR="00B9696F">
          <w:t>tations, and functional predictions (where avai</w:t>
        </w:r>
        <w:r w:rsidR="00B9696F">
          <w:t>l</w:t>
        </w:r>
        <w:r w:rsidR="00B9696F">
          <w:t xml:space="preserve">able). </w:t>
        </w:r>
      </w:ins>
    </w:p>
    <w:p w14:paraId="7276AF4C" w14:textId="77777777" w:rsidR="00B9696F" w:rsidRDefault="00B9696F" w:rsidP="00263053">
      <w:pPr>
        <w:pStyle w:val="NoSpacing"/>
        <w:rPr>
          <w:ins w:id="250" w:author="Claus Wilke" w:date="2014-09-21T19:28:00Z"/>
        </w:rPr>
      </w:pPr>
    </w:p>
    <w:p w14:paraId="4E2FD864" w14:textId="77777777" w:rsidR="00B9696F" w:rsidRDefault="00B9696F" w:rsidP="00263053">
      <w:pPr>
        <w:pStyle w:val="NoSpacing"/>
        <w:rPr>
          <w:ins w:id="251" w:author="Claus Wilke" w:date="2014-09-21T19:30:00Z"/>
        </w:rPr>
      </w:pPr>
      <w:ins w:id="252" w:author="Claus Wilke" w:date="2014-09-21T19:29:00Z">
        <w:r>
          <w:t>Though transcripts within an operon are highly correlated, in many cases their protein pr</w:t>
        </w:r>
        <w:r>
          <w:t>o</w:t>
        </w:r>
        <w:r>
          <w:t>files are only weakly correlated. This could be due to different translation efficiencies b</w:t>
        </w:r>
        <w:r>
          <w:t>e</w:t>
        </w:r>
        <w:r>
          <w:t xml:space="preserve">tween proteins </w:t>
        </w:r>
        <w:r>
          <w:fldChar w:fldCharType="begin"/>
        </w:r>
        <w:r>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Pr>
            <w:rFonts w:ascii="Monaco" w:hAnsi="Monaco" w:cs="Monaco"/>
          </w:rPr>
          <w:instrText>∼</w:instrText>
        </w:r>
        <w: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fldChar w:fldCharType="separate"/>
        </w:r>
        <w:r>
          <w:rPr>
            <w:noProof/>
          </w:rPr>
          <w:t>(Lim et al., 2011)</w:t>
        </w:r>
        <w:r>
          <w:fldChar w:fldCharType="end"/>
        </w:r>
        <w:r>
          <w:t xml:space="preserve"> as well as  differing degradation rates.  In support of the former we see a tendency for proteins separated by a larger genetic distance to be less co</w:t>
        </w:r>
        <w:r>
          <w:t>r</w:t>
        </w:r>
        <w:r>
          <w:t xml:space="preserve">related than those closer genetically. However it is likely that different protein degradation rates also play a role in the low correlation between proteins within an operon. Indeed many genes that are close genetically also show poor correlation in their profiles (Figure 3C) </w:t>
        </w:r>
      </w:ins>
    </w:p>
    <w:p w14:paraId="1C8D4FD1" w14:textId="77777777" w:rsidR="00B9696F" w:rsidRDefault="00B9696F" w:rsidP="00B9696F">
      <w:pPr>
        <w:pStyle w:val="NoSpacing"/>
        <w:rPr>
          <w:ins w:id="253" w:author="Claus Wilke" w:date="2014-09-21T19:30:00Z"/>
          <w:i/>
        </w:rPr>
      </w:pPr>
    </w:p>
    <w:p w14:paraId="743BD672" w14:textId="77777777" w:rsidR="00B9696F" w:rsidRDefault="00B9696F" w:rsidP="00263053">
      <w:pPr>
        <w:pStyle w:val="NoSpacing"/>
        <w:rPr>
          <w:ins w:id="254" w:author="Claus Wilke" w:date="2014-09-21T19:30:00Z"/>
        </w:rPr>
      </w:pPr>
      <w:ins w:id="255" w:author="Claus Wilke" w:date="2014-09-21T19:30:00Z">
        <w:r w:rsidRPr="00DC06A9">
          <w:t xml:space="preserve">In addition to the expected disparities between RNA and protein levels, we also observed surprising changes in enzyme activity that did not correspond to the respective </w:t>
        </w:r>
        <w:proofErr w:type="spellStart"/>
        <w:r w:rsidRPr="00DC06A9">
          <w:t>RNAseq</w:t>
        </w:r>
        <w:proofErr w:type="spellEnd"/>
        <w:r w:rsidRPr="00DC06A9">
          <w:t xml:space="preserve"> and proteomics analysis.  For example, </w:t>
        </w:r>
        <w:r>
          <w:t xml:space="preserve">we saw </w:t>
        </w:r>
        <w:r w:rsidRPr="00DC06A9">
          <w:t>striking levels of lipid modification late du</w:t>
        </w:r>
        <w:r w:rsidRPr="00DC06A9">
          <w:t>r</w:t>
        </w:r>
        <w:r w:rsidRPr="00DC06A9">
          <w:t>ing the time course. These modifications are easily explained by their association with a</w:t>
        </w:r>
        <w:r w:rsidRPr="00DC06A9">
          <w:t>d</w:t>
        </w:r>
        <w:r w:rsidRPr="00DC06A9">
          <w:t xml:space="preserve">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fldChar w:fldCharType="separate"/>
        </w:r>
        <w:r>
          <w:rPr>
            <w:noProof/>
          </w:rPr>
          <w:t>(Grogan and Cronan, 1997; Needham and Trent, 2013)</w:t>
        </w:r>
        <w:r>
          <w:fldChar w:fldCharType="end"/>
        </w:r>
        <w:r w:rsidRPr="00DC06A9">
          <w:t xml:space="preserve">. However, the stark differences in RNA, protein and activity trends of the enzymes responsible for the lipid modifications, </w:t>
        </w:r>
        <w:proofErr w:type="spellStart"/>
        <w:r w:rsidRPr="00DC06A9">
          <w:t>PagP</w:t>
        </w:r>
        <w:proofErr w:type="spellEnd"/>
        <w:r w:rsidRPr="00DC06A9">
          <w:t xml:space="preserve"> and CFA synthase highlights the fact that act</w:t>
        </w:r>
        <w:r w:rsidRPr="00DC06A9">
          <w:t>i</w:t>
        </w:r>
        <w:r w:rsidRPr="00DC06A9">
          <w:t xml:space="preserve">vation does not necessarily follow abundance measurements. </w:t>
        </w:r>
      </w:ins>
    </w:p>
    <w:p w14:paraId="369EC53B" w14:textId="77777777" w:rsidR="00B9696F" w:rsidRDefault="00B9696F" w:rsidP="00263053">
      <w:pPr>
        <w:pStyle w:val="NoSpacing"/>
      </w:pPr>
    </w:p>
    <w:p w14:paraId="04013EFB" w14:textId="77777777" w:rsidR="00263053" w:rsidRDefault="00263053" w:rsidP="00263053">
      <w:pPr>
        <w:pStyle w:val="NoSpacing"/>
      </w:pPr>
      <w:r>
        <w:t>A goal of systems biology has been to understand how phenotype originates from gen</w:t>
      </w:r>
      <w:r>
        <w:t>o</w:t>
      </w:r>
      <w:r>
        <w:t>type. The phenotype of a cell is determined by complex regulation of cell signaling, gene regulation, metabolism, and lipid biochemistry. Understanding the connection between phenotype and genotype is crucial to understanding disease and for synthetic engineering of biology. Computational models are particularly well suited to studying this problem as they can synthesize and organize diverse and complex data in a predictive framework. Even though computational models of individual component subsystems, such as flux mo</w:t>
      </w:r>
      <w:r>
        <w:t>d</w:t>
      </w:r>
      <w:r>
        <w:t xml:space="preserve">els of </w:t>
      </w:r>
      <w:r w:rsidRPr="00795F8F">
        <w:t>metabolism</w:t>
      </w:r>
      <w:bookmarkStart w:id="256" w:name="ZOTERO_BREF_n6EITz9D1Y7i"/>
      <w:r w:rsidRPr="00795F8F">
        <w:t xml:space="preserve"> </w:t>
      </w:r>
      <w:bookmarkEnd w:id="256"/>
      <w:r w:rsidR="00207439"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207439" w:rsidRPr="00795F8F">
        <w:fldChar w:fldCharType="separate"/>
      </w:r>
      <w:r w:rsidR="0084560E">
        <w:t>(Duarte et al., 2004; Feist et al., 2007; Feist and Palsson, 2008)</w:t>
      </w:r>
      <w:r w:rsidR="00207439" w:rsidRPr="00795F8F">
        <w:fldChar w:fldCharType="end"/>
      </w:r>
      <w:r w:rsidRPr="00795F8F">
        <w:t>, have</w:t>
      </w:r>
      <w:r>
        <w:t xml:space="preserve"> e</w:t>
      </w:r>
      <w:r>
        <w:t>n</w:t>
      </w:r>
      <w:r>
        <w:t>joyed a long history of success, they remain limited in their application. Much effort is cu</w:t>
      </w:r>
      <w:r>
        <w:t>r</w:t>
      </w:r>
      <w:r>
        <w:t>rently being spent on understanding how to best integrate multiple subsystems</w:t>
      </w:r>
      <w:bookmarkStart w:id="257" w:name="ZOTERO_BREF_SEh32slhUEgt"/>
      <w:bookmarkEnd w:id="257"/>
      <w:r>
        <w:t>. For exa</w:t>
      </w:r>
      <w:r>
        <w:t>m</w:t>
      </w:r>
      <w:r>
        <w:t xml:space="preserve">ple, there are many proposed approaches to combining gene expression with metabolic </w:t>
      </w:r>
      <w:r>
        <w:lastRenderedPageBreak/>
        <w:t xml:space="preserve">flux </w:t>
      </w:r>
      <w:r w:rsidRPr="00AC3D55">
        <w:rPr>
          <w:color w:val="auto"/>
        </w:rPr>
        <w:t>networks</w:t>
      </w:r>
      <w:bookmarkStart w:id="258" w:name="ZOTERO_BREF_C3DUm66tWWUA"/>
      <w:r>
        <w:rPr>
          <w:color w:val="auto"/>
        </w:rPr>
        <w:t xml:space="preserve"> </w:t>
      </w:r>
      <w:r w:rsidR="00207439">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207439">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sidR="00207439">
        <w:rPr>
          <w:color w:val="auto"/>
        </w:rPr>
        <w:fldChar w:fldCharType="end"/>
      </w:r>
      <w:bookmarkEnd w:id="258"/>
      <w:r w:rsidRPr="00AC3D55">
        <w:rPr>
          <w:color w:val="auto"/>
        </w:rPr>
        <w:t xml:space="preserve"> w</w:t>
      </w:r>
      <w:r>
        <w:rPr>
          <w:color w:val="auto"/>
        </w:rPr>
        <w:t xml:space="preserve">hile </w:t>
      </w:r>
      <w:r>
        <w:t xml:space="preserve">other studies are focusing on </w:t>
      </w:r>
      <w:r>
        <w:rPr>
          <w:shd w:val="clear" w:color="auto" w:fill="FFFFFF"/>
        </w:rPr>
        <w:t xml:space="preserve">integrative, whole-cell, </w:t>
      </w:r>
      <w:r w:rsidRPr="00795F8F">
        <w:t>models</w:t>
      </w:r>
      <w:bookmarkStart w:id="259" w:name="ZOTERO_BREF_il19lRhOJsDk"/>
      <w:r w:rsidRPr="00795F8F">
        <w:t xml:space="preserve"> </w:t>
      </w:r>
      <w:bookmarkEnd w:id="259"/>
      <w:r w:rsidR="00207439"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207439" w:rsidRPr="00795F8F">
        <w:fldChar w:fldCharType="separate"/>
      </w:r>
      <w:r w:rsidRPr="00795F8F">
        <w:t>(Carrera et al., 2014; Karr et al., 2012)</w:t>
      </w:r>
      <w:r w:rsidR="00207439" w:rsidRPr="00795F8F">
        <w:fldChar w:fldCharType="end"/>
      </w:r>
      <w:r w:rsidRPr="00795F8F">
        <w:t xml:space="preserve">. </w:t>
      </w:r>
      <w:r>
        <w:t>Given the growing interest in integrative modeling ap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esponse of multiple cellular subsystems.</w:t>
      </w:r>
    </w:p>
    <w:p w14:paraId="5F3237ED" w14:textId="77777777" w:rsidR="00B9696F" w:rsidRDefault="00B9696F" w:rsidP="001A7C5B">
      <w:pPr>
        <w:pStyle w:val="NoSpacing"/>
        <w:rPr>
          <w:ins w:id="260" w:author="Claus Wilke" w:date="2014-09-21T19:30:00Z"/>
        </w:rPr>
      </w:pPr>
    </w:p>
    <w:p w14:paraId="24985A4A" w14:textId="6673BD11" w:rsidR="001A7C5B" w:rsidRDefault="001A7C5B" w:rsidP="001A7C5B">
      <w:pPr>
        <w:pStyle w:val="NoSpacing"/>
      </w:pPr>
      <w:r>
        <w:t>Despite the completeness and quality of our data set</w:t>
      </w:r>
      <w:ins w:id="261" w:author="Claus Wilke" w:date="2014-09-22T21:27:00Z">
        <w:r w:rsidR="008837BE">
          <w:t>, however,</w:t>
        </w:r>
      </w:ins>
      <w:r>
        <w:t xml:space="preserve"> there are a few key limit</w:t>
      </w:r>
      <w:r>
        <w:t>a</w:t>
      </w:r>
      <w:r>
        <w:t xml:space="preserve">tions concerning our approach. Our analysis via </w:t>
      </w:r>
      <w:proofErr w:type="spellStart"/>
      <w:r>
        <w:t>RNAseq</w:t>
      </w:r>
      <w:proofErr w:type="spellEnd"/>
      <w:r>
        <w:t xml:space="preserve"> and shotgun MS allows for high confidence in comparing the relative levels of a particular transcript or protein</w:t>
      </w:r>
      <w:r w:rsidR="00FC4EB7">
        <w:t xml:space="preserve"> over time</w:t>
      </w:r>
      <w:r>
        <w:t>. However, due to potential differences in detection efficiency between individual RNAs or pe</w:t>
      </w:r>
      <w:r>
        <w:t>p</w:t>
      </w:r>
      <w:r>
        <w:t>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estimate of RNA detection efficiency, for a particular experiment. This resulted in a correlation coefficient of ~0.6 between proteins and their transcripts</w:t>
      </w:r>
      <w:ins w:id="262" w:author="Claus Wilke" w:date="2014-09-22T21:28:00Z">
        <w:r w:rsidR="008837BE">
          <w:t xml:space="preserve">, a finding </w:t>
        </w:r>
      </w:ins>
      <w:del w:id="263" w:author="Claus Wilke" w:date="2014-09-22T21:28:00Z">
        <w:r w:rsidDel="008837BE">
          <w:delText xml:space="preserve"> which is </w:delText>
        </w:r>
      </w:del>
      <w:r>
        <w:t>on the high end for such correlation measurements. Th</w:t>
      </w:r>
      <w:ins w:id="264" w:author="Claus Wilke" w:date="2014-09-22T21:29:00Z">
        <w:r w:rsidR="008837BE">
          <w:t xml:space="preserve">us, </w:t>
        </w:r>
      </w:ins>
      <w:del w:id="265" w:author="Claus Wilke" w:date="2014-09-22T21:29:00Z">
        <w:r w:rsidDel="008837BE">
          <w:delText xml:space="preserve">is </w:delText>
        </w:r>
        <w:r w:rsidR="00FC4EB7" w:rsidDel="008837BE">
          <w:delText xml:space="preserve">suggests that </w:delText>
        </w:r>
      </w:del>
      <w:r w:rsidR="00FC4EB7">
        <w:t xml:space="preserve">even straightforward </w:t>
      </w:r>
      <w:r>
        <w:t>means of correcting our experimental bias can potentially lead to reason</w:t>
      </w:r>
      <w:r>
        <w:t>a</w:t>
      </w:r>
      <w:r>
        <w:t>ble comparison</w:t>
      </w:r>
      <w:r w:rsidR="00FC4EB7">
        <w:t>s of levels between individual RNAs or</w:t>
      </w:r>
      <w:r>
        <w:t xml:space="preserve"> proteins. </w:t>
      </w:r>
    </w:p>
    <w:p w14:paraId="03CC7E89" w14:textId="77777777" w:rsidR="001A7C5B" w:rsidRDefault="001A7C5B" w:rsidP="001A7C5B">
      <w:pPr>
        <w:pStyle w:val="NoSpacing"/>
      </w:pPr>
    </w:p>
    <w:p w14:paraId="571F0358" w14:textId="73E88771" w:rsidR="001A7C5B" w:rsidRDefault="001A7C5B" w:rsidP="001A7C5B">
      <w:pPr>
        <w:pStyle w:val="NoSpacing"/>
      </w:pPr>
      <w:r>
        <w:t>Though the stepwise linear function</w:t>
      </w:r>
      <w:ins w:id="266" w:author="Claus Wilke" w:date="2014-09-22T21:29:00Z">
        <w:r w:rsidR="008837BE">
          <w:t xml:space="preserve"> we used</w:t>
        </w:r>
      </w:ins>
      <w:r>
        <w:t xml:space="preserve"> used for modeling works for a majority of our expression profiles, in so</w:t>
      </w:r>
      <w:r w:rsidR="00FC4EB7">
        <w:t>me cases it over</w:t>
      </w:r>
      <w:ins w:id="267" w:author="Claus Wilke" w:date="2014-09-22T21:29:00Z">
        <w:r w:rsidR="008837BE">
          <w:t>-</w:t>
        </w:r>
      </w:ins>
      <w:del w:id="268" w:author="Claus Wilke" w:date="2014-09-22T21:29:00Z">
        <w:r w:rsidR="00FC4EB7" w:rsidDel="008837BE">
          <w:delText xml:space="preserve"> </w:delText>
        </w:r>
      </w:del>
      <w:r w:rsidR="00FC4EB7">
        <w:t xml:space="preserve">fits the data </w:t>
      </w:r>
      <w:r>
        <w:t>and in other cases the function is u</w:t>
      </w:r>
      <w:r>
        <w:t>n</w:t>
      </w:r>
      <w:r>
        <w:t xml:space="preserve">able to </w:t>
      </w:r>
      <w:r w:rsidR="00FC4EB7">
        <w:t xml:space="preserve">capture the underlying behavior. </w:t>
      </w:r>
      <w:r>
        <w:t>An example of a profile that may be u</w:t>
      </w:r>
      <w:r>
        <w:t>n</w:t>
      </w:r>
      <w:r>
        <w:t>der</w:t>
      </w:r>
      <w:ins w:id="269" w:author="Claus Wilke" w:date="2014-09-22T21:29:00Z">
        <w:r w:rsidR="008837BE">
          <w:t>-</w:t>
        </w:r>
      </w:ins>
      <w:del w:id="270" w:author="Claus Wilke" w:date="2014-09-22T21:29:00Z">
        <w:r w:rsidDel="008837BE">
          <w:delText xml:space="preserve"> </w:delText>
        </w:r>
      </w:del>
      <w:r w:rsidR="00FC4EB7">
        <w:t>constrained</w:t>
      </w:r>
      <w:r>
        <w:t xml:space="preserve"> is a gene that is up</w:t>
      </w:r>
      <w:ins w:id="271" w:author="Claus Wilke" w:date="2014-09-22T21:29:00Z">
        <w:r w:rsidR="008837BE">
          <w:t>-</w:t>
        </w:r>
      </w:ins>
      <w:del w:id="272" w:author="Claus Wilke" w:date="2014-09-22T21:29:00Z">
        <w:r w:rsidDel="008837BE">
          <w:delText>,</w:delText>
        </w:r>
      </w:del>
      <w:r>
        <w:t xml:space="preserve"> or down</w:t>
      </w:r>
      <w:ins w:id="273" w:author="Claus Wilke" w:date="2014-09-22T21:29:00Z">
        <w:r w:rsidR="008837BE">
          <w:t>-</w:t>
        </w:r>
      </w:ins>
      <w:del w:id="274" w:author="Claus Wilke" w:date="2014-09-22T21:29:00Z">
        <w:r w:rsidDel="008837BE">
          <w:delText xml:space="preserve">, </w:delText>
        </w:r>
      </w:del>
      <w:r>
        <w:t>regulated without further changes to expre</w:t>
      </w:r>
      <w:r>
        <w:t>s</w:t>
      </w:r>
      <w:r>
        <w:t xml:space="preserve">sion. In this case the free time parameters </w:t>
      </w:r>
      <w:r w:rsidRPr="00B9696F">
        <w:rPr>
          <w:i/>
          <w:rPrChange w:id="275" w:author="Claus Wilke" w:date="2014-09-21T19:30:00Z">
            <w:rPr/>
          </w:rPrChange>
        </w:rPr>
        <w:t>t</w:t>
      </w:r>
      <w:r>
        <w:t>2</w:t>
      </w:r>
      <w:ins w:id="276" w:author="Claus Wilke" w:date="2014-09-22T21:29:00Z">
        <w:r w:rsidR="008837BE">
          <w:t xml:space="preserve"> through </w:t>
        </w:r>
      </w:ins>
      <w:del w:id="277" w:author="Claus Wilke" w:date="2014-09-22T21:29:00Z">
        <w:r w:rsidDel="008837BE">
          <w:delText>-</w:delText>
        </w:r>
      </w:del>
      <w:r w:rsidRPr="00B9696F">
        <w:rPr>
          <w:i/>
          <w:rPrChange w:id="278" w:author="Claus Wilke" w:date="2014-09-21T19:30:00Z">
            <w:rPr/>
          </w:rPrChange>
        </w:rPr>
        <w:t>t</w:t>
      </w:r>
      <w:r>
        <w:t xml:space="preserve">4, along with amplitude parameter </w:t>
      </w:r>
      <w:r w:rsidRPr="00B9696F">
        <w:rPr>
          <w:i/>
          <w:rPrChange w:id="279" w:author="Claus Wilke" w:date="2014-09-21T19:30:00Z">
            <w:rPr/>
          </w:rPrChange>
        </w:rPr>
        <w:t>A</w:t>
      </w:r>
      <w:r>
        <w:t xml:space="preserve">2, may be under-constrained. Even in this case, however, the parameters </w:t>
      </w:r>
      <w:r w:rsidRPr="00B9696F">
        <w:rPr>
          <w:i/>
          <w:rPrChange w:id="280" w:author="Claus Wilke" w:date="2014-09-21T19:30:00Z">
            <w:rPr/>
          </w:rPrChange>
        </w:rPr>
        <w:t>t</w:t>
      </w:r>
      <w:r>
        <w:t xml:space="preserve">1, </w:t>
      </w:r>
      <w:r w:rsidRPr="00B9696F">
        <w:rPr>
          <w:i/>
          <w:rPrChange w:id="281" w:author="Claus Wilke" w:date="2014-09-21T19:30:00Z">
            <w:rPr/>
          </w:rPrChange>
        </w:rPr>
        <w:t>t</w:t>
      </w:r>
      <w:r>
        <w:t>2+</w:t>
      </w:r>
      <w:r w:rsidRPr="00B9696F">
        <w:rPr>
          <w:i/>
          <w:rPrChange w:id="282" w:author="Claus Wilke" w:date="2014-09-21T19:30:00Z">
            <w:rPr/>
          </w:rPrChange>
        </w:rPr>
        <w:t>t</w:t>
      </w:r>
      <w:r>
        <w:t>3+</w:t>
      </w:r>
      <w:r w:rsidRPr="00B9696F">
        <w:rPr>
          <w:i/>
          <w:rPrChange w:id="283" w:author="Claus Wilke" w:date="2014-09-21T19:30:00Z">
            <w:rPr/>
          </w:rPrChange>
        </w:rPr>
        <w:t>t</w:t>
      </w:r>
      <w:r>
        <w:t xml:space="preserve">4, </w:t>
      </w:r>
      <w:r w:rsidRPr="00B9696F">
        <w:rPr>
          <w:i/>
          <w:rPrChange w:id="284" w:author="Claus Wilke" w:date="2014-09-21T19:31:00Z">
            <w:rPr/>
          </w:rPrChange>
        </w:rPr>
        <w:t>A</w:t>
      </w:r>
      <w:r>
        <w:t>1</w:t>
      </w:r>
      <w:ins w:id="285" w:author="Claus Wilke" w:date="2014-09-21T19:31:00Z">
        <w:r w:rsidR="00B9696F">
          <w:t>,</w:t>
        </w:r>
      </w:ins>
      <w:r>
        <w:t xml:space="preserve"> and </w:t>
      </w:r>
      <w:r w:rsidRPr="00B9696F">
        <w:rPr>
          <w:i/>
          <w:rPrChange w:id="286" w:author="Claus Wilke" w:date="2014-09-21T19:31:00Z">
            <w:rPr/>
          </w:rPrChange>
        </w:rPr>
        <w:t>A</w:t>
      </w:r>
      <w:r>
        <w:t>3 are still well constrained, providing enough information to reliably sort the</w:t>
      </w:r>
      <w:r w:rsidR="00FC4EB7">
        <w:t xml:space="preserve"> profiles based upon behavior.  More complicated behavio</w:t>
      </w:r>
      <w:bookmarkStart w:id="287" w:name="_GoBack"/>
      <w:bookmarkEnd w:id="287"/>
      <w:r w:rsidR="00FC4EB7">
        <w:t xml:space="preserve">r, such as multiple peaks separated in time, </w:t>
      </w:r>
      <w:r w:rsidR="008F0DD3">
        <w:t>can</w:t>
      </w:r>
      <w:ins w:id="288" w:author="Claus Wilke" w:date="2014-09-21T19:31:00Z">
        <w:r w:rsidR="009C2E15">
          <w:t>not</w:t>
        </w:r>
      </w:ins>
      <w:del w:id="289" w:author="Claus Wilke" w:date="2014-09-21T19:31:00Z">
        <w:r w:rsidR="008F0DD3" w:rsidDel="009C2E15">
          <w:delText>’t</w:delText>
        </w:r>
      </w:del>
      <w:r w:rsidR="008F0DD3">
        <w:t xml:space="preserve"> be captured by our function. T</w:t>
      </w:r>
      <w:r w:rsidR="00FC4EB7">
        <w:t>he presence of these</w:t>
      </w:r>
      <w:r w:rsidR="008F0DD3">
        <w:t xml:space="preserve"> more complicated beha</w:t>
      </w:r>
      <w:r w:rsidR="008F0DD3">
        <w:t>v</w:t>
      </w:r>
      <w:r w:rsidR="008F0DD3">
        <w:t>iors</w:t>
      </w:r>
      <w:r w:rsidR="00FC4EB7">
        <w:t xml:space="preserve"> was rare enough </w:t>
      </w:r>
      <w:r w:rsidR="008F0DD3">
        <w:t>as to not warrant special consideration.</w:t>
      </w:r>
    </w:p>
    <w:p w14:paraId="5BD01BF0" w14:textId="77777777" w:rsidR="005A50CF" w:rsidRDefault="00BA5B3C" w:rsidP="005A50CF">
      <w:pPr>
        <w:pStyle w:val="Heading1"/>
      </w:pPr>
      <w:r>
        <w:t>Methods</w:t>
      </w:r>
    </w:p>
    <w:p w14:paraId="59CC9F47" w14:textId="77777777" w:rsidR="005A50CF" w:rsidRDefault="00BA5B3C" w:rsidP="005A50CF">
      <w:pPr>
        <w:pStyle w:val="Heading2"/>
      </w:pPr>
      <w:r>
        <w:t>Growth procedure</w:t>
      </w:r>
    </w:p>
    <w:p w14:paraId="1A073F83" w14:textId="77777777" w:rsidR="005A50CF" w:rsidRDefault="00BA5B3C" w:rsidP="00A3644C">
      <w:pPr>
        <w:pStyle w:val="NoSpacing"/>
      </w:pPr>
      <w:r>
        <w:rPr>
          <w:i/>
          <w:iCs/>
        </w:rPr>
        <w:t xml:space="preserve">E. </w:t>
      </w:r>
      <w:proofErr w:type="gramStart"/>
      <w:r>
        <w:rPr>
          <w:i/>
          <w:iCs/>
        </w:rPr>
        <w:t>coli</w:t>
      </w:r>
      <w:proofErr w:type="gramEnd"/>
      <w:r w:rsidR="00B50EB1">
        <w:rPr>
          <w:i/>
          <w:iCs/>
        </w:rPr>
        <w:t xml:space="preserve"> </w:t>
      </w:r>
      <w:r w:rsidR="00B50EB1" w:rsidRPr="00B50EB1">
        <w:rPr>
          <w:iCs/>
        </w:rPr>
        <w:t>B</w:t>
      </w:r>
      <w:r w:rsidRPr="00B50EB1">
        <w:rPr>
          <w:iCs/>
        </w:rPr>
        <w:t xml:space="preserve"> REL606</w:t>
      </w:r>
      <w:r>
        <w:t xml:space="preserve"> was inoculated from freezer stock in 50mL DM500 and incubated at 37C overnight. 500 </w:t>
      </w:r>
      <w:proofErr w:type="spellStart"/>
      <w:r>
        <w:t>uL</w:t>
      </w:r>
      <w:proofErr w:type="spellEnd"/>
      <w:r>
        <w:t xml:space="preserve"> of the overnight culture was diluted in 50mL of DM500 at 37C and grown for 24hrs. On the day of the experiment, 500UL of the 24hr culture was added to 10 flasks containing 50mL DM500 each, grown at 37C. At each time point 1ml was removed from the flasks, washed with 0.7% </w:t>
      </w:r>
      <w:proofErr w:type="gramStart"/>
      <w:r>
        <w:t>NACL,</w:t>
      </w:r>
      <w:proofErr w:type="gramEnd"/>
      <w:r>
        <w:t xml:space="preserve"> spun down, the supernatant was removed, and the remai</w:t>
      </w:r>
      <w:r>
        <w:t>n</w:t>
      </w:r>
      <w:r>
        <w:t>ing cell pellet was flash frozen using liquid nitrogen and stored at –80C.</w:t>
      </w:r>
    </w:p>
    <w:p w14:paraId="231C3A77" w14:textId="77777777" w:rsidR="005A50CF" w:rsidRDefault="00BA5B3C" w:rsidP="005A50CF">
      <w:pPr>
        <w:pStyle w:val="Heading2"/>
      </w:pPr>
      <w:proofErr w:type="spellStart"/>
      <w:r>
        <w:t>RNAseq</w:t>
      </w:r>
      <w:proofErr w:type="spellEnd"/>
    </w:p>
    <w:p w14:paraId="0CFBB1B6" w14:textId="77777777" w:rsidR="005A50CF" w:rsidRDefault="00BA5B3C" w:rsidP="00A3644C">
      <w:pPr>
        <w:pStyle w:val="NoSpacing"/>
      </w:pPr>
      <w:r>
        <w:t xml:space="preserve">Total RNA was isolated from cell pellets using </w:t>
      </w:r>
      <w:proofErr w:type="spellStart"/>
      <w:r>
        <w:t>RNAsnap</w:t>
      </w:r>
      <w:proofErr w:type="spellEnd"/>
      <w:r>
        <w:t xml:space="preserve"> </w:t>
      </w:r>
      <w:proofErr w:type="gramStart"/>
      <w:r w:rsidRPr="00795F8F">
        <w:t>method</w:t>
      </w:r>
      <w:bookmarkStart w:id="290" w:name="__UnoMark__1956_580114490"/>
      <w:r w:rsidR="00264ECA" w:rsidRPr="00795F8F">
        <w:t xml:space="preserve"> </w:t>
      </w:r>
      <w:bookmarkStart w:id="291" w:name="__UnoMark__1842_580114490"/>
      <w:bookmarkStart w:id="292" w:name="ZOTERO_BREF_BMoCbG55xRrj"/>
      <w:bookmarkEnd w:id="290"/>
      <w:bookmarkEnd w:id="291"/>
      <w:bookmarkEnd w:id="292"/>
      <w:r w:rsidR="002C1CF2" w:rsidRPr="00795F8F">
        <w:t>.</w:t>
      </w:r>
      <w:proofErr w:type="gramEnd"/>
      <w:r w:rsidRPr="00795F8F">
        <w:t xml:space="preserve"> After</w:t>
      </w:r>
      <w:r>
        <w:t xml:space="preserve"> extraction, RNA was ethanol precipitated and </w:t>
      </w:r>
      <w:proofErr w:type="spellStart"/>
      <w:r>
        <w:t>resuspended</w:t>
      </w:r>
      <w:proofErr w:type="spellEnd"/>
      <w:r>
        <w:t xml:space="preserve"> in 100ul ultra pure water. The RNA was then cleaned and </w:t>
      </w:r>
      <w:proofErr w:type="spellStart"/>
      <w:r>
        <w:t>DNase</w:t>
      </w:r>
      <w:proofErr w:type="spellEnd"/>
      <w:r>
        <w:t xml:space="preserve"> treated using </w:t>
      </w:r>
      <w:proofErr w:type="spellStart"/>
      <w:r>
        <w:t>Zymo</w:t>
      </w:r>
      <w:proofErr w:type="spellEnd"/>
      <w:r>
        <w:t xml:space="preserve"> Clean and Concentrator 25 (</w:t>
      </w:r>
      <w:proofErr w:type="spellStart"/>
      <w:r>
        <w:t>Zymo</w:t>
      </w:r>
      <w:proofErr w:type="spellEnd"/>
      <w:r>
        <w:t xml:space="preserve"> Research). RNA was then </w:t>
      </w:r>
      <w:r>
        <w:lastRenderedPageBreak/>
        <w:t xml:space="preserve">eluted in 50ul ultra pure water. Total RNA concentra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Ribosomal RNA was depleted using Gram-negative bact</w:t>
      </w:r>
      <w:r>
        <w:t>e</w:t>
      </w:r>
      <w:r>
        <w:t xml:space="preserve">ria </w:t>
      </w:r>
      <w:proofErr w:type="spellStart"/>
      <w:r>
        <w:t>RiboZero</w:t>
      </w:r>
      <w:proofErr w:type="spellEnd"/>
      <w:r>
        <w:t xml:space="preserve"> </w:t>
      </w:r>
      <w:proofErr w:type="spellStart"/>
      <w:r>
        <w:t>rRNA</w:t>
      </w:r>
      <w:proofErr w:type="spellEnd"/>
      <w:r>
        <w:t xml:space="preserve"> removal kit (</w:t>
      </w:r>
      <w:proofErr w:type="spellStart"/>
      <w:r>
        <w:t>Epicentre</w:t>
      </w:r>
      <w:proofErr w:type="spellEnd"/>
      <w:r>
        <w:t>). After depletion the RNA was ethanol precipita</w:t>
      </w:r>
      <w:r>
        <w:t>t</w:t>
      </w:r>
      <w:r>
        <w:t xml:space="preserve">ed and </w:t>
      </w:r>
      <w:proofErr w:type="spellStart"/>
      <w:r>
        <w:t>resuspended</w:t>
      </w:r>
      <w:proofErr w:type="spellEnd"/>
      <w:r>
        <w:t xml:space="preserve"> in 20ul ultra pure water. RNA concentration was determined using </w:t>
      </w:r>
      <w:proofErr w:type="spellStart"/>
      <w:r>
        <w:t>Qubit</w:t>
      </w:r>
      <w:proofErr w:type="spellEnd"/>
      <w:r>
        <w:t xml:space="preserve"> 2.0 </w:t>
      </w:r>
      <w:proofErr w:type="spellStart"/>
      <w:r>
        <w:t>Fluorometer</w:t>
      </w:r>
      <w:proofErr w:type="spellEnd"/>
      <w:r>
        <w:t xml:space="preserve"> (Life Technologies).</w:t>
      </w:r>
      <w:r w:rsidR="00E849A7">
        <w:t xml:space="preserve"> </w:t>
      </w:r>
      <w:r>
        <w:t xml:space="preserve">RNA was then fragmented to approximately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xml:space="preserve">). After fragmentation the RNA was ethanol precipitated and </w:t>
      </w:r>
      <w:proofErr w:type="spellStart"/>
      <w:r>
        <w:t>resuspended</w:t>
      </w:r>
      <w:proofErr w:type="spellEnd"/>
      <w:r>
        <w:t xml:space="preserve"> in 20ul ultra pure water. After fragmentation, the RNA was Kinase treated using T4 PNK (New England </w:t>
      </w:r>
      <w:proofErr w:type="spellStart"/>
      <w:r>
        <w:t>Biolabs</w:t>
      </w:r>
      <w:proofErr w:type="spellEnd"/>
      <w:r>
        <w:t xml:space="preserve">). The RNA was ethanol precipitated and </w:t>
      </w:r>
      <w:proofErr w:type="spellStart"/>
      <w:r>
        <w:t>resuspended</w:t>
      </w:r>
      <w:proofErr w:type="spellEnd"/>
      <w:r>
        <w:t xml:space="preserve"> in 20ul ultra pure water. Library prepar</w:t>
      </w:r>
      <w:r>
        <w:t>a</w:t>
      </w:r>
      <w:r>
        <w:t xml:space="preserve">tion was done using </w:t>
      </w:r>
      <w:proofErr w:type="spellStart"/>
      <w:r>
        <w:t>NEBNext</w:t>
      </w:r>
      <w:proofErr w:type="spellEnd"/>
      <w:r>
        <w:t xml:space="preserve"> Small RNA Library Prep Set for </w:t>
      </w:r>
      <w:proofErr w:type="spellStart"/>
      <w:r>
        <w:t>Illumina</w:t>
      </w:r>
      <w:proofErr w:type="spellEnd"/>
      <w:r>
        <w:t>, Multiplex Compat</w:t>
      </w:r>
      <w:r>
        <w:t>i</w:t>
      </w:r>
      <w:r>
        <w:t xml:space="preserve">ble (New England </w:t>
      </w:r>
      <w:proofErr w:type="spellStart"/>
      <w:r>
        <w:t>Biolabs</w:t>
      </w:r>
      <w:proofErr w:type="spellEnd"/>
      <w:r>
        <w:t xml:space="preserve">). Each sample was multiplexed using </w:t>
      </w:r>
      <w:proofErr w:type="spellStart"/>
      <w:r>
        <w:t>NEBNext</w:t>
      </w:r>
      <w:proofErr w:type="spellEnd"/>
      <w:r>
        <w:t xml:space="preserve"> Multiplex </w:t>
      </w:r>
      <w:proofErr w:type="spellStart"/>
      <w:r>
        <w:t>Oligos</w:t>
      </w:r>
      <w:proofErr w:type="spellEnd"/>
      <w:r>
        <w:t xml:space="preserve"> for </w:t>
      </w:r>
      <w:proofErr w:type="spellStart"/>
      <w:r>
        <w:t>Illumina</w:t>
      </w:r>
      <w:proofErr w:type="spellEnd"/>
      <w:r>
        <w:t xml:space="preserve"> (New England </w:t>
      </w:r>
      <w:proofErr w:type="spellStart"/>
      <w:r>
        <w:t>Biolabs</w:t>
      </w:r>
      <w:proofErr w:type="spellEnd"/>
      <w:r>
        <w:t>). After library preparation samples were ethanol preci</w:t>
      </w:r>
      <w:r>
        <w:t>p</w:t>
      </w:r>
      <w:r>
        <w:t xml:space="preserve">itated and then run on a 4% </w:t>
      </w:r>
      <w:proofErr w:type="spellStart"/>
      <w:r>
        <w:t>agarose</w:t>
      </w:r>
      <w:proofErr w:type="spellEnd"/>
      <w:r>
        <w:t xml:space="preserve"> gel. All DNA greater than 100 </w:t>
      </w:r>
      <w:proofErr w:type="spellStart"/>
      <w:r>
        <w:t>bp</w:t>
      </w:r>
      <w:proofErr w:type="spellEnd"/>
      <w:r>
        <w:t xml:space="preserve"> was excised and cleaned using </w:t>
      </w:r>
      <w:proofErr w:type="spellStart"/>
      <w:r>
        <w:t>Zymoclean</w:t>
      </w:r>
      <w:proofErr w:type="spellEnd"/>
      <w:r>
        <w:t xml:space="preserve"> Gel DNA Recovery kit (</w:t>
      </w:r>
      <w:proofErr w:type="spellStart"/>
      <w:r>
        <w:t>Zymo</w:t>
      </w:r>
      <w:proofErr w:type="spellEnd"/>
      <w:r>
        <w:t xml:space="preserve"> Research).</w:t>
      </w:r>
      <w:r w:rsidR="00795F8F">
        <w:t xml:space="preserve"> </w:t>
      </w:r>
      <w:r>
        <w:t>Final library concentr</w:t>
      </w:r>
      <w:r>
        <w:t>a</w:t>
      </w:r>
      <w:r>
        <w:t xml:space="preserve">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Libraries were s</w:t>
      </w:r>
      <w:r>
        <w:t>e</w:t>
      </w:r>
      <w:r>
        <w:t xml:space="preserv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w:t>
      </w:r>
    </w:p>
    <w:p w14:paraId="2EDD5BB9" w14:textId="77777777" w:rsidR="00A3644C" w:rsidRDefault="00A3644C" w:rsidP="00A3644C">
      <w:pPr>
        <w:pStyle w:val="NoSpacing"/>
      </w:pPr>
    </w:p>
    <w:p w14:paraId="7D14A26B" w14:textId="77777777" w:rsidR="005A50CF" w:rsidRPr="005A50CF" w:rsidRDefault="00BA5B3C" w:rsidP="00A3644C">
      <w:pPr>
        <w:pStyle w:val="NoSpacing"/>
      </w:pPr>
      <w:r>
        <w:t>For RNA-</w:t>
      </w:r>
      <w:proofErr w:type="spellStart"/>
      <w:r>
        <w:t>seq</w:t>
      </w:r>
      <w:proofErr w:type="spellEnd"/>
      <w:r>
        <w:t xml:space="preserve"> analysis, we used our own custom analysis pipeline using the REL606 Esch</w:t>
      </w:r>
      <w:r>
        <w:t>e</w:t>
      </w:r>
      <w:r>
        <w:t xml:space="preserve">richia coli B strain genome as the reference </w:t>
      </w:r>
      <w:r w:rsidRPr="00795F8F">
        <w:t xml:space="preserve">sequence </w:t>
      </w:r>
      <w:bookmarkStart w:id="293" w:name="__UnoMark__1843_580114490"/>
      <w:bookmarkStart w:id="294" w:name="ZOTERO_BREF_bgase0I5G9c5"/>
      <w:bookmarkEnd w:id="293"/>
      <w:bookmarkEnd w:id="294"/>
      <w:r w:rsidR="00207439" w:rsidRPr="00795F8F">
        <w:fldChar w:fldCharType="begin"/>
      </w:r>
      <w:r w:rsidR="006C6960"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6C6960" w:rsidRPr="00795F8F">
        <w:rPr>
          <w:rFonts w:ascii="Monaco" w:hAnsi="Monaco" w:cs="Monaco"/>
        </w:rPr>
        <w:instrText>∼</w:instrText>
      </w:r>
      <w:r w:rsidR="006C6960"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207439" w:rsidRPr="00795F8F">
        <w:fldChar w:fldCharType="separate"/>
      </w:r>
      <w:r w:rsidR="006C6960" w:rsidRPr="00795F8F">
        <w:t>(Jeong et al., 2009)</w:t>
      </w:r>
      <w:r w:rsidR="00207439" w:rsidRPr="00795F8F">
        <w:fldChar w:fldCharType="end"/>
      </w:r>
      <w:r w:rsidR="002C1CF2" w:rsidRPr="00795F8F">
        <w:t>.</w:t>
      </w:r>
      <w:r w:rsidRPr="00795F8F">
        <w:t xml:space="preserve"> Prior to mapping, all of the single-end reads have had th</w:t>
      </w:r>
      <w:r w:rsidR="00264ECA" w:rsidRPr="00795F8F">
        <w:t>e adapters trimmed using FLEXBAR</w:t>
      </w:r>
      <w:r w:rsidRPr="00795F8F">
        <w:t xml:space="preserve"> 2.31</w:t>
      </w:r>
      <w:bookmarkStart w:id="295" w:name="__UnoMark__1964_580114490"/>
      <w:r w:rsidR="00264ECA" w:rsidRPr="00795F8F">
        <w:t xml:space="preserve"> </w:t>
      </w:r>
      <w:bookmarkStart w:id="296" w:name="__UnoMark__1844_580114490"/>
      <w:bookmarkStart w:id="297" w:name="ZOTERO_BREF_2DeZH8Qq5rmA"/>
      <w:bookmarkEnd w:id="295"/>
      <w:bookmarkEnd w:id="296"/>
      <w:bookmarkEnd w:id="297"/>
      <w:r w:rsidR="00207439" w:rsidRPr="00795F8F">
        <w:fldChar w:fldCharType="begin"/>
      </w:r>
      <w:r w:rsidR="006C6960"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207439" w:rsidRPr="00795F8F">
        <w:fldChar w:fldCharType="separate"/>
      </w:r>
      <w:r w:rsidR="006C6960" w:rsidRPr="00795F8F">
        <w:t>(Dodt et al., 2012)</w:t>
      </w:r>
      <w:r w:rsidR="00207439" w:rsidRPr="00795F8F">
        <w:fldChar w:fldCharType="end"/>
      </w:r>
      <w:r w:rsidR="002C1CF2" w:rsidRPr="00795F8F">
        <w:t>.</w:t>
      </w:r>
      <w:r w:rsidRPr="00795F8F">
        <w:t xml:space="preserve"> Mapping was </w:t>
      </w:r>
      <w:r w:rsidR="004B6E74" w:rsidRPr="00795F8F">
        <w:t>carried out using bowtie2 2.1.0</w:t>
      </w:r>
      <w:r w:rsidRPr="00795F8F">
        <w:t xml:space="preserve"> with</w:t>
      </w:r>
      <w:r w:rsidR="00264ECA" w:rsidRPr="00795F8F">
        <w:t xml:space="preserve"> the</w:t>
      </w:r>
      <w:r w:rsidRPr="00795F8F">
        <w:t xml:space="preserve"> –k 1 option to achieve one unique mapping location per read</w:t>
      </w:r>
      <w:bookmarkStart w:id="298" w:name="__UnoMark__1968_580114490"/>
      <w:r w:rsidR="00264ECA" w:rsidRPr="00795F8F">
        <w:t xml:space="preserve"> </w:t>
      </w:r>
      <w:bookmarkStart w:id="299" w:name="__UnoMark__1845_580114490"/>
      <w:bookmarkStart w:id="300" w:name="ZOTERO_BREF_vxqGDwOKtNIl"/>
      <w:bookmarkEnd w:id="298"/>
      <w:bookmarkEnd w:id="299"/>
      <w:bookmarkEnd w:id="300"/>
      <w:r w:rsidR="00207439" w:rsidRPr="00795F8F">
        <w:fldChar w:fldCharType="begin"/>
      </w:r>
      <w:r w:rsidR="006C6960" w:rsidRPr="00795F8F">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207439" w:rsidRPr="00795F8F">
        <w:fldChar w:fldCharType="separate"/>
      </w:r>
      <w:r w:rsidR="006C6960" w:rsidRPr="00795F8F">
        <w:t>(Langmead and Salzberg, 2012)</w:t>
      </w:r>
      <w:r w:rsidR="00207439" w:rsidRPr="00795F8F">
        <w:fldChar w:fldCharType="end"/>
      </w:r>
      <w:r w:rsidR="002C1CF2" w:rsidRPr="00795F8F">
        <w:t>.</w:t>
      </w:r>
      <w:r w:rsidRPr="00795F8F">
        <w:t xml:space="preserve"> Raw number of reads mapping per gene were counted using </w:t>
      </w:r>
      <w:proofErr w:type="spellStart"/>
      <w:r w:rsidRPr="00795F8F">
        <w:t>htseq</w:t>
      </w:r>
      <w:proofErr w:type="spellEnd"/>
      <w:r w:rsidRPr="00795F8F">
        <w:t>-count 0.6.0</w:t>
      </w:r>
      <w:bookmarkStart w:id="301" w:name="__UnoMark__1972_580114490"/>
      <w:r w:rsidR="00264ECA" w:rsidRPr="00795F8F">
        <w:t xml:space="preserve"> </w:t>
      </w:r>
      <w:bookmarkStart w:id="302" w:name="__UnoMark__1846_580114490"/>
      <w:bookmarkStart w:id="303" w:name="ZOTERO_BREF_6p42TyrqAY8W"/>
      <w:bookmarkEnd w:id="301"/>
      <w:bookmarkEnd w:id="302"/>
      <w:bookmarkEnd w:id="303"/>
      <w:r w:rsidR="00207439" w:rsidRPr="00795F8F">
        <w:fldChar w:fldCharType="begin"/>
      </w:r>
      <w:r w:rsidR="006C6960" w:rsidRPr="00795F8F">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207439" w:rsidRPr="00795F8F">
        <w:fldChar w:fldCharType="separate"/>
      </w:r>
      <w:r w:rsidR="006C6960" w:rsidRPr="00795F8F">
        <w:t>(Anders et al., 2014)</w:t>
      </w:r>
      <w:r w:rsidR="00207439" w:rsidRPr="00795F8F">
        <w:fldChar w:fldCharType="end"/>
      </w:r>
      <w:r w:rsidR="002C1CF2" w:rsidRPr="00795F8F">
        <w:t>.</w:t>
      </w:r>
      <w:r w:rsidRPr="00795F8F">
        <w:t xml:space="preserve"> The</w:t>
      </w:r>
      <w:r>
        <w:t xml:space="preserve"> exact pipeline is available at </w:t>
      </w:r>
      <w:hyperlink r:id="rId13" w:history="1">
        <w:r w:rsidR="002C1CF2" w:rsidRPr="00FB7C4E">
          <w:rPr>
            <w:rStyle w:val="Hyperlink"/>
          </w:rPr>
          <w:t>https://github.com/clauswilke/Ecoli_RNAseq</w:t>
        </w:r>
      </w:hyperlink>
      <w:r w:rsidRPr="005A50CF">
        <w:t>.</w:t>
      </w:r>
    </w:p>
    <w:p w14:paraId="1BA7D763" w14:textId="77777777" w:rsidR="005A50CF" w:rsidRDefault="00BA5B3C" w:rsidP="005A50CF">
      <w:pPr>
        <w:pStyle w:val="Heading2"/>
      </w:pPr>
      <w:r>
        <w:t>Proteomics</w:t>
      </w:r>
    </w:p>
    <w:p w14:paraId="10FEB5D4" w14:textId="77777777" w:rsidR="005A50CF" w:rsidRDefault="00BA5B3C" w:rsidP="00A3644C">
      <w:pPr>
        <w:pStyle w:val="NoSpacing"/>
      </w:pPr>
      <w:r>
        <w:t>F</w:t>
      </w:r>
      <w:r w:rsidR="00A3644C">
        <w:t>ro</w:t>
      </w:r>
      <w:r>
        <w:t xml:space="preserve">zen pellets where </w:t>
      </w:r>
      <w:proofErr w:type="spellStart"/>
      <w:r>
        <w:t>resuspended</w:t>
      </w:r>
      <w:proofErr w:type="spellEnd"/>
      <w:r>
        <w:t xml:space="preserve"> in 300 </w:t>
      </w:r>
      <w:proofErr w:type="spellStart"/>
      <w:r>
        <w:t>uL</w:t>
      </w:r>
      <w:proofErr w:type="spellEnd"/>
      <w:r>
        <w:t xml:space="preserve"> of buffer (50mM </w:t>
      </w:r>
      <w:proofErr w:type="spellStart"/>
      <w:r>
        <w:t>Tris</w:t>
      </w:r>
      <w:proofErr w:type="spellEnd"/>
      <w:r>
        <w:t xml:space="preserve">-HCL pH 8.1,100mM KCL, 5mM MgCl2). 50UL of sample was removed for </w:t>
      </w:r>
      <w:proofErr w:type="spellStart"/>
      <w:r>
        <w:t>preparation</w:t>
      </w:r>
      <w:proofErr w:type="gramStart"/>
      <w:r>
        <w:t>,treated</w:t>
      </w:r>
      <w:proofErr w:type="spellEnd"/>
      <w:proofErr w:type="gramEnd"/>
      <w:r>
        <w:t xml:space="preserve"> with 50uL </w:t>
      </w:r>
      <w:proofErr w:type="spellStart"/>
      <w:r>
        <w:t>trifluoroet</w:t>
      </w:r>
      <w:r>
        <w:t>h</w:t>
      </w:r>
      <w:r>
        <w:t>anol</w:t>
      </w:r>
      <w:proofErr w:type="spellEnd"/>
      <w:r>
        <w:t xml:space="preserve"> (TFE), and placed on ice for 15min. DTT was then added to a final concentration of 5mM and incubated at 55C for 45 min. Samples where alkylated</w:t>
      </w:r>
      <w:r>
        <w:rPr>
          <w:color w:val="545454"/>
        </w:rPr>
        <w:t xml:space="preserve"> </w:t>
      </w:r>
      <w:r>
        <w:t xml:space="preserve">by addition of </w:t>
      </w:r>
      <w:proofErr w:type="spellStart"/>
      <w:r>
        <w:t>Iodoaceta</w:t>
      </w:r>
      <w:r>
        <w:t>m</w:t>
      </w:r>
      <w:r>
        <w:t>ide</w:t>
      </w:r>
      <w:proofErr w:type="spellEnd"/>
      <w:r>
        <w:t xml:space="preserve"> (IAM) to a final concentration of 15mM. Trypsin digest was performed by addition of 800uL of 50mM </w:t>
      </w:r>
      <w:proofErr w:type="spellStart"/>
      <w:r>
        <w:t>Tris</w:t>
      </w:r>
      <w:proofErr w:type="spellEnd"/>
      <w:r>
        <w:t xml:space="preserve"> pH 8.0, 2mM CaCl2 followed by 2ug of trypsin. Digestion took place at 37C for 4-5 hrs and was stopped by 10uL of formic acid (1% vol./</w:t>
      </w:r>
      <w:proofErr w:type="spellStart"/>
      <w:r>
        <w:t>vol</w:t>
      </w:r>
      <w:proofErr w:type="spellEnd"/>
      <w:r>
        <w:t xml:space="preserve">). Samples where </w:t>
      </w:r>
      <w:proofErr w:type="gramStart"/>
      <w:r>
        <w:t xml:space="preserve">then  </w:t>
      </w:r>
      <w:proofErr w:type="spellStart"/>
      <w:r>
        <w:t>Ultrafiltrated</w:t>
      </w:r>
      <w:proofErr w:type="spellEnd"/>
      <w:proofErr w:type="gramEnd"/>
      <w:r>
        <w:t xml:space="preserve"> to remove insoluble and undigested material using </w:t>
      </w:r>
      <w:proofErr w:type="spellStart"/>
      <w:r>
        <w:t>Amicon</w:t>
      </w:r>
      <w:proofErr w:type="spellEnd"/>
      <w:r>
        <w:t xml:space="preserve"> Ultra MWCO 10kD spin-caps and finally concentrated and purified by C18 filtration. </w:t>
      </w:r>
    </w:p>
    <w:p w14:paraId="169236B9" w14:textId="77777777" w:rsidR="005A50CF" w:rsidRDefault="00BA5B3C" w:rsidP="00A3644C">
      <w:pPr>
        <w:pStyle w:val="NoSpacing"/>
      </w:pPr>
      <w:r>
        <w:t xml:space="preserve">Liquid </w:t>
      </w:r>
      <w:proofErr w:type="spellStart"/>
      <w:r>
        <w:t>chormotography</w:t>
      </w:r>
      <w:proofErr w:type="spellEnd"/>
      <w:r>
        <w:t xml:space="preserve"> and mass spectrometry (LC/MS) was carried out on </w:t>
      </w:r>
      <w:proofErr w:type="gramStart"/>
      <w:r>
        <w:t>a</w:t>
      </w:r>
      <w:proofErr w:type="gramEnd"/>
      <w:r>
        <w:t xml:space="preserve"> LTQ-</w:t>
      </w:r>
      <w:proofErr w:type="spellStart"/>
      <w:r>
        <w:t>Orbitrap</w:t>
      </w:r>
      <w:proofErr w:type="spellEnd"/>
      <w:r>
        <w:t xml:space="preserve"> (Thermo Fisher) as has been described previously &lt;</w:t>
      </w:r>
      <w:r w:rsidRPr="002C1CF2">
        <w:rPr>
          <w:highlight w:val="yellow"/>
        </w:rPr>
        <w:t>ref</w:t>
      </w:r>
      <w:r>
        <w:t>&gt;. &lt;</w:t>
      </w:r>
      <w:proofErr w:type="gramStart"/>
      <w:r w:rsidRPr="002C1CF2">
        <w:rPr>
          <w:highlight w:val="yellow"/>
        </w:rPr>
        <w:t>particular</w:t>
      </w:r>
      <w:proofErr w:type="gramEnd"/>
      <w:r w:rsidRPr="002C1CF2">
        <w:rPr>
          <w:highlight w:val="yellow"/>
        </w:rPr>
        <w:t xml:space="preserve"> settings need to be filled in</w:t>
      </w:r>
      <w:r>
        <w:t>&gt;</w:t>
      </w:r>
    </w:p>
    <w:p w14:paraId="024A0D3C" w14:textId="77777777" w:rsidR="00A3644C" w:rsidRDefault="00A3644C" w:rsidP="00A3644C">
      <w:pPr>
        <w:pStyle w:val="NoSpacing"/>
      </w:pPr>
    </w:p>
    <w:p w14:paraId="6DEA68D9" w14:textId="77777777" w:rsidR="005A50CF" w:rsidRDefault="00BA5B3C" w:rsidP="00A3644C">
      <w:pPr>
        <w:pStyle w:val="NoSpacing"/>
      </w:pPr>
      <w:r>
        <w:t xml:space="preserve">We searched the raw MS-spectra using a </w:t>
      </w:r>
      <w:proofErr w:type="spellStart"/>
      <w:r>
        <w:t>Sequest</w:t>
      </w:r>
      <w:proofErr w:type="spellEnd"/>
      <w:r>
        <w:t xml:space="preserve"> search against a database for </w:t>
      </w:r>
      <w:r w:rsidRPr="002C1CF2">
        <w:rPr>
          <w:i/>
        </w:rPr>
        <w:t>E.</w:t>
      </w:r>
      <w:r w:rsidR="002C1CF2" w:rsidRPr="002C1CF2">
        <w:rPr>
          <w:i/>
        </w:rPr>
        <w:t xml:space="preserve"> </w:t>
      </w:r>
      <w:r w:rsidRPr="002C1CF2">
        <w:rPr>
          <w:i/>
        </w:rPr>
        <w:t>Coli</w:t>
      </w:r>
      <w:r>
        <w:t xml:space="preserve"> REL606 that contained reverse, decoy, </w:t>
      </w:r>
      <w:proofErr w:type="gramStart"/>
      <w:r>
        <w:t>sequences</w:t>
      </w:r>
      <w:proofErr w:type="gramEnd"/>
      <w:r>
        <w:t xml:space="preserve"> to help control for false positives. </w:t>
      </w:r>
    </w:p>
    <w:p w14:paraId="54C5338F" w14:textId="77777777" w:rsidR="005A50CF" w:rsidRDefault="00BA5B3C" w:rsidP="005A50CF">
      <w:pPr>
        <w:pStyle w:val="Heading2"/>
      </w:pPr>
      <w:r>
        <w:t>Flux analysis</w:t>
      </w:r>
    </w:p>
    <w:p w14:paraId="2C57E6EB" w14:textId="77777777" w:rsidR="005A50CF" w:rsidRDefault="00BA5B3C" w:rsidP="00A3644C">
      <w:pPr>
        <w:pStyle w:val="NoSpacing"/>
      </w:pPr>
      <w:r>
        <w:t xml:space="preserve">Flux ratios were obtained using the </w:t>
      </w:r>
      <w:r w:rsidRPr="00795F8F">
        <w:t xml:space="preserve">methods of </w:t>
      </w:r>
      <w:bookmarkStart w:id="304" w:name="__UnoMark__1847_580114490"/>
      <w:bookmarkStart w:id="305" w:name="ZOTERO_BREF_J4OWhgrsoVwG"/>
      <w:bookmarkEnd w:id="304"/>
      <w:bookmarkEnd w:id="305"/>
      <w:r w:rsidR="00207439" w:rsidRPr="00795F8F">
        <w:fldChar w:fldCharType="begin"/>
      </w:r>
      <w:r w:rsidR="006C6960" w:rsidRPr="00795F8F">
        <w:instrText xml:space="preserve"> ADDIN ZOTERO_ITEM CSL_CITATION {"citationID":"2m58p06lv0","properties":{"formattedCitation":"(Zamboni et al., 2009)","plainCitation":"(Zamboni et al., 2009)"},"citationItems":[{"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accessed":{"date-parts":[["2014",8,15]]}}}],"schema":"https://github.com/citation-style-language/schema/raw/master/csl-citation.json"} </w:instrText>
      </w:r>
      <w:r w:rsidR="00207439" w:rsidRPr="00795F8F">
        <w:fldChar w:fldCharType="separate"/>
      </w:r>
      <w:r w:rsidR="006C6960" w:rsidRPr="00795F8F">
        <w:t>(Zamboni et al., 2009)</w:t>
      </w:r>
      <w:r w:rsidR="00207439" w:rsidRPr="00795F8F">
        <w:fldChar w:fldCharType="end"/>
      </w:r>
      <w:r w:rsidR="002C1CF2" w:rsidRPr="00795F8F">
        <w:t>.</w:t>
      </w:r>
      <w:r w:rsidRPr="00795F8F">
        <w:t xml:space="preserve"> Cell</w:t>
      </w:r>
      <w:r>
        <w:t xml:space="preserve"> pellets were </w:t>
      </w:r>
      <w:proofErr w:type="spellStart"/>
      <w:r>
        <w:t>r</w:t>
      </w:r>
      <w:r>
        <w:t>e</w:t>
      </w:r>
      <w:r>
        <w:t>suspended</w:t>
      </w:r>
      <w:proofErr w:type="spellEnd"/>
      <w:r>
        <w:t xml:space="preserve"> in 200 mL of 6 N </w:t>
      </w:r>
      <w:proofErr w:type="spellStart"/>
      <w:r>
        <w:t>HCl</w:t>
      </w:r>
      <w:proofErr w:type="spellEnd"/>
      <w:r>
        <w:t xml:space="preserve">, hydrolyzed at 105°C overnight, and dried at 95°C for up to </w:t>
      </w:r>
      <w:r>
        <w:lastRenderedPageBreak/>
        <w:t xml:space="preserve">24 hours. To the hydrolyzed cell material we added 40 mL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L of N-</w:t>
      </w:r>
      <w:proofErr w:type="spellStart"/>
      <w:r>
        <w:t>tert</w:t>
      </w:r>
      <w:proofErr w:type="spellEnd"/>
      <w:r>
        <w:t>-</w:t>
      </w:r>
      <w:proofErr w:type="spellStart"/>
      <w:r>
        <w:t>butyldimethylsilyl</w:t>
      </w:r>
      <w:proofErr w:type="spellEnd"/>
      <w:r>
        <w:t>-N-</w:t>
      </w:r>
      <w:proofErr w:type="spellStart"/>
      <w:r>
        <w:t>methylt</w:t>
      </w:r>
      <w:r w:rsidR="00CF0834">
        <w:t>rifluoroacetamide</w:t>
      </w:r>
      <w:proofErr w:type="spellEnd"/>
      <w:r w:rsidR="00CF0834">
        <w:t xml:space="preserve"> with 1% </w:t>
      </w:r>
      <w:proofErr w:type="spellStart"/>
      <w:r w:rsidR="00CF0834">
        <w:t>tert-</w:t>
      </w:r>
      <w:r>
        <w:t>butyldimethyl-chlorosilane</w:t>
      </w:r>
      <w:proofErr w:type="spellEnd"/>
      <w:r>
        <w:t xml:space="preserve">; vials were capped and baked at 85°C for 2 hours, and samples were analyzed within 2 days of </w:t>
      </w:r>
      <w:proofErr w:type="spellStart"/>
      <w:r>
        <w:t>derivitization</w:t>
      </w:r>
      <w:proofErr w:type="spellEnd"/>
      <w:r>
        <w:t>.</w:t>
      </w:r>
    </w:p>
    <w:p w14:paraId="43428369" w14:textId="77777777" w:rsidR="00CF0834" w:rsidRDefault="00CF0834" w:rsidP="00CF0834">
      <w:pPr>
        <w:pStyle w:val="NoSpacing"/>
      </w:pPr>
    </w:p>
    <w:p w14:paraId="69B83C44" w14:textId="77777777" w:rsidR="00CF0834" w:rsidRDefault="00CF0834" w:rsidP="00CF0834">
      <w:pPr>
        <w:pStyle w:val="NoSpacing"/>
      </w:pPr>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14:paraId="5BECF6D6" w14:textId="77777777" w:rsidR="00CF0834" w:rsidRDefault="00CF0834" w:rsidP="00CF0834">
      <w:pPr>
        <w:pStyle w:val="NoSpacing"/>
      </w:pPr>
    </w:p>
    <w:p w14:paraId="2CC64C6E" w14:textId="77777777" w:rsidR="00CF0834" w:rsidRDefault="00CF0834" w:rsidP="00CF0834">
      <w:pPr>
        <w:pStyle w:val="NoSpacing"/>
      </w:pPr>
      <w:proofErr w:type="gramStart"/>
      <w:r w:rsidRPr="00244A3D">
        <w:rPr>
          <w:highlight w:val="yellow"/>
        </w:rPr>
        <w:t>Details of flux inference?</w:t>
      </w:r>
      <w:proofErr w:type="gramEnd"/>
    </w:p>
    <w:p w14:paraId="4E6EE5E3" w14:textId="77777777" w:rsidR="00CF0834" w:rsidRDefault="00CF0834" w:rsidP="00A3644C">
      <w:pPr>
        <w:pStyle w:val="NoSpacing"/>
      </w:pPr>
    </w:p>
    <w:p w14:paraId="0F760BB6" w14:textId="77777777" w:rsidR="00A04477" w:rsidRDefault="00A04477" w:rsidP="00A04477">
      <w:pPr>
        <w:pStyle w:val="Heading2"/>
      </w:pPr>
      <w:r>
        <w:t>Lipid analysis</w:t>
      </w:r>
    </w:p>
    <w:p w14:paraId="3EABFB37" w14:textId="77777777" w:rsidR="00A04477" w:rsidRDefault="00A04477" w:rsidP="00A3644C">
      <w:pPr>
        <w:pStyle w:val="NoSpacing"/>
      </w:pPr>
      <w:r>
        <w:t>Lipid A and phospholipids were isolated from bacterial pellets containing 3-9 x 10</w:t>
      </w:r>
      <w:r w:rsidRPr="002C1CF2">
        <w:rPr>
          <w:vertAlign w:val="superscript"/>
        </w:rPr>
        <w:t>9</w:t>
      </w:r>
      <w:r>
        <w:t xml:space="preserve"> cells. Pellets were </w:t>
      </w:r>
      <w:proofErr w:type="spellStart"/>
      <w:r>
        <w:t>resuspended</w:t>
      </w:r>
      <w:proofErr w:type="spellEnd"/>
      <w:r>
        <w:t xml:space="preserve"> in 5ml 1:2:08 CHCl3: </w:t>
      </w:r>
      <w:proofErr w:type="spellStart"/>
      <w:r>
        <w:t>MeOH</w:t>
      </w:r>
      <w:proofErr w:type="spellEnd"/>
      <w:r>
        <w:t xml:space="preserve">: H2O for 20 minutes and spun at 10,000 </w:t>
      </w:r>
      <w:proofErr w:type="spellStart"/>
      <w:r>
        <w:t>xg</w:t>
      </w:r>
      <w:proofErr w:type="spellEnd"/>
      <w:r>
        <w:t xml:space="preserve"> for 10 minutes. Pellets containing lipid A were further purified by the Bligh/Dyer method as previously </w:t>
      </w:r>
      <w:r w:rsidRPr="00795F8F">
        <w:t>described</w:t>
      </w:r>
      <w:bookmarkStart w:id="306" w:name="__UnoMark__1980_580114490"/>
      <w:r w:rsidRPr="00795F8F">
        <w:t xml:space="preserve"> </w:t>
      </w:r>
      <w:bookmarkStart w:id="307" w:name="__UnoMark__1848_580114490"/>
      <w:bookmarkStart w:id="308" w:name="ZOTERO_BREF_TkGZ8jhFSgtV"/>
      <w:bookmarkEnd w:id="306"/>
      <w:bookmarkEnd w:id="307"/>
      <w:bookmarkEnd w:id="308"/>
      <w:r w:rsidR="00207439"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207439" w:rsidRPr="00795F8F">
        <w:fldChar w:fldCharType="separate"/>
      </w:r>
      <w:r w:rsidRPr="00795F8F">
        <w:t>(Hankins et al., 2013)</w:t>
      </w:r>
      <w:r w:rsidR="00207439" w:rsidRPr="00795F8F">
        <w:fldChar w:fldCharType="end"/>
      </w:r>
      <w:r w:rsidRPr="00795F8F">
        <w:t>. Phospholipids in the supernatant were further purified by extractions as previously described</w:t>
      </w:r>
      <w:bookmarkStart w:id="309" w:name="__UnoMark__1984_580114490"/>
      <w:r w:rsidRPr="00795F8F">
        <w:t xml:space="preserve"> </w:t>
      </w:r>
      <w:bookmarkStart w:id="310" w:name="__UnoMark__1849_580114490"/>
      <w:bookmarkStart w:id="311" w:name="ZOTERO_BREF_nUQRVPepZTEt"/>
      <w:bookmarkEnd w:id="309"/>
      <w:bookmarkEnd w:id="310"/>
      <w:bookmarkEnd w:id="311"/>
      <w:r w:rsidR="00207439"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207439" w:rsidRPr="00795F8F">
        <w:fldChar w:fldCharType="separate"/>
      </w:r>
      <w:r w:rsidRPr="00795F8F">
        <w:t>(Giles et al., 2011)</w:t>
      </w:r>
      <w:r w:rsidR="00207439" w:rsidRPr="00795F8F">
        <w:fldChar w:fldCharType="end"/>
      </w:r>
      <w:r w:rsidRPr="00795F8F">
        <w:t>. Mass ana</w:t>
      </w:r>
      <w:r w:rsidRPr="00795F8F">
        <w:t>l</w:t>
      </w:r>
      <w:r w:rsidRPr="00795F8F">
        <w:t>ysis of purified lipid A fractions was performed using a MALDI-TOF/TOF (ABI 4700 Prot</w:t>
      </w:r>
      <w:r w:rsidRPr="00795F8F">
        <w:t>e</w:t>
      </w:r>
      <w:r w:rsidRPr="00795F8F">
        <w:t>omics Analyzer) mass spectrometer in the negative ion linear mode as previously d</w:t>
      </w:r>
      <w:r w:rsidRPr="00795F8F">
        <w:t>e</w:t>
      </w:r>
      <w:r w:rsidRPr="00795F8F">
        <w:t>scribed</w:t>
      </w:r>
      <w:bookmarkStart w:id="312" w:name="__UnoMark__1988_580114490"/>
      <w:r w:rsidRPr="00795F8F">
        <w:t xml:space="preserve"> </w:t>
      </w:r>
      <w:bookmarkStart w:id="313" w:name="__UnoMark__1850_580114490"/>
      <w:bookmarkStart w:id="314" w:name="ZOTERO_BREF_xxYLATU2gwxj"/>
      <w:bookmarkEnd w:id="312"/>
      <w:bookmarkEnd w:id="313"/>
      <w:bookmarkEnd w:id="314"/>
      <w:r w:rsidR="00207439"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207439" w:rsidRPr="00795F8F">
        <w:fldChar w:fldCharType="separate"/>
      </w:r>
      <w:r w:rsidRPr="00795F8F">
        <w:t>(Hankins et al., 2013)</w:t>
      </w:r>
      <w:r w:rsidR="00207439" w:rsidRPr="00795F8F">
        <w:fldChar w:fldCharType="end"/>
      </w:r>
      <w:r w:rsidRPr="00795F8F">
        <w:t>. Phospholipid</w:t>
      </w:r>
      <w:r>
        <w:t xml:space="preserve"> analysis was performed by liquid chromato</w:t>
      </w:r>
      <w:r>
        <w:t>g</w:t>
      </w:r>
      <w:r>
        <w:t>raphy/ESI-mass spectrometry at Duke University as previously described (</w:t>
      </w:r>
      <w:r w:rsidRPr="002C1CF2">
        <w:rPr>
          <w:highlight w:val="yellow"/>
        </w:rPr>
        <w:t>ref?</w:t>
      </w:r>
      <w:r>
        <w:t>).</w:t>
      </w:r>
    </w:p>
    <w:p w14:paraId="66D14C5D" w14:textId="77777777" w:rsidR="00DC06A9" w:rsidRPr="00A04477" w:rsidRDefault="00DC06A9" w:rsidP="00A3644C">
      <w:pPr>
        <w:pStyle w:val="NoSpacing"/>
        <w:rPr>
          <w:vertAlign w:val="superscript"/>
        </w:rPr>
      </w:pPr>
    </w:p>
    <w:p w14:paraId="066B6E65" w14:textId="77777777" w:rsidR="00CB6967" w:rsidRDefault="00CB6967" w:rsidP="00A04477">
      <w:pPr>
        <w:pStyle w:val="Heading2"/>
      </w:pPr>
      <w:r>
        <w:t>Expression profile data analysis</w:t>
      </w:r>
    </w:p>
    <w:p w14:paraId="6276CDAA" w14:textId="77777777" w:rsidR="00CB6967" w:rsidRDefault="00CB6967" w:rsidP="00CB6967">
      <w:pPr>
        <w:pStyle w:val="NoSpacing"/>
      </w:pPr>
      <w:r>
        <w:t xml:space="preserve">This section outlines our process for analyzing raw counts from the proteomics and </w:t>
      </w:r>
      <w:proofErr w:type="spellStart"/>
      <w:r>
        <w:t>RNAseq</w:t>
      </w:r>
      <w:proofErr w:type="spellEnd"/>
      <w:r>
        <w:t xml:space="preserve"> experiments. Initially, proteins with low counts (&lt;10) over the entire duration of the time course where filtered out. Each time point was then normalized to the read depth (e.g. the sum of all counts for that particular time point). Only proteins with a fold change of &gt;=1.5 where considered for further analysis. Protein profiles where then normalized to the maximum value for a given protein time course. To estimate the absolute protein abu</w:t>
      </w:r>
      <w:r>
        <w:t>n</w:t>
      </w:r>
      <w:r>
        <w:t xml:space="preserve">dance we made use of the APEX normalization method </w:t>
      </w:r>
      <w:r w:rsidR="00207439">
        <w:fldChar w:fldCharType="begin"/>
      </w:r>
      <w:r>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207439">
        <w:fldChar w:fldCharType="separate"/>
      </w:r>
      <w:r>
        <w:rPr>
          <w:noProof/>
        </w:rPr>
        <w:t>(Vogel and Marcotte, 2008)</w:t>
      </w:r>
      <w:r w:rsidR="00207439">
        <w:fldChar w:fldCharType="end"/>
      </w:r>
      <w:r>
        <w:t>.</w:t>
      </w:r>
    </w:p>
    <w:p w14:paraId="02BCDCB6" w14:textId="77777777" w:rsidR="00CB6967" w:rsidRDefault="00CB6967" w:rsidP="00CB6967">
      <w:r>
        <w:t xml:space="preserve"> </w:t>
      </w:r>
    </w:p>
    <w:p w14:paraId="226BDF73" w14:textId="77777777" w:rsidR="00CB6967" w:rsidRDefault="00CB6967" w:rsidP="00CB6967">
      <w:pPr>
        <w:pStyle w:val="NoSpacing"/>
      </w:pPr>
      <w:r>
        <w:t xml:space="preserve">Raw RNA counts where normalized using the </w:t>
      </w:r>
      <w:proofErr w:type="spellStart"/>
      <w:r>
        <w:t>DeSeq</w:t>
      </w:r>
      <w:proofErr w:type="spellEnd"/>
      <w:r>
        <w:t xml:space="preserve"> method </w:t>
      </w:r>
      <w:r w:rsidR="00207439">
        <w:fldChar w:fldCharType="begin"/>
      </w:r>
      <w:r>
        <w:instrText xml:space="preserve"> ADDIN ZOTERO_ITEM CSL_CITATION {"citationID":"mk73o6ge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207439">
        <w:fldChar w:fldCharType="separate"/>
      </w:r>
      <w:r>
        <w:rPr>
          <w:noProof/>
        </w:rPr>
        <w:t>(Anders and Huber, 2010)</w:t>
      </w:r>
      <w:r w:rsidR="00207439">
        <w:fldChar w:fldCharType="end"/>
      </w:r>
      <w:r>
        <w:t xml:space="preserve">. RNAs with a </w:t>
      </w:r>
      <w:r w:rsidRPr="00CB6967">
        <w:rPr>
          <w:i/>
        </w:rPr>
        <w:t>p</w:t>
      </w:r>
      <w:r>
        <w:t xml:space="preserve">-value less than 0.05, at some point during the time course, where considered to have changed significantly and kept for further analysis. To compare RNA abundances within a single time point, raw RNA counts where normalized to </w:t>
      </w:r>
      <w:proofErr w:type="gramStart"/>
      <w:r>
        <w:t>their</w:t>
      </w:r>
      <w:proofErr w:type="gramEnd"/>
      <w:r>
        <w:t xml:space="preserve"> read depth (sum of all counts for that time point). Finally, normalized RNA and protein profiles, both relative and absolute, where averaged across all three biological replicates.</w:t>
      </w:r>
    </w:p>
    <w:p w14:paraId="1F681480" w14:textId="77777777" w:rsidR="00CB6967" w:rsidRDefault="00CB6967" w:rsidP="00CB6967"/>
    <w:p w14:paraId="76E7352F" w14:textId="77777777"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207439">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207439">
        <w:fldChar w:fldCharType="separate"/>
      </w:r>
      <w:r w:rsidR="00A21FA4">
        <w:rPr>
          <w:noProof/>
        </w:rPr>
        <w:t>(Jones et al., 2001)</w:t>
      </w:r>
      <w:r w:rsidR="00207439">
        <w:fldChar w:fldCharType="end"/>
      </w:r>
      <w:r w:rsidR="00A21FA4">
        <w:t>.</w:t>
      </w:r>
      <w:r>
        <w:t xml:space="preserve"> </w:t>
      </w:r>
      <w:r w:rsidR="00A21FA4">
        <w:t xml:space="preserve"> We used the </w:t>
      </w:r>
      <w:r w:rsidRPr="00A21FA4">
        <w:rPr>
          <w:i/>
        </w:rPr>
        <w:t>k</w:t>
      </w:r>
      <w:r>
        <w:t xml:space="preserve">-means clustering algorithm with the number of protein clusters set </w:t>
      </w:r>
      <w:r>
        <w:lastRenderedPageBreak/>
        <w:t>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proofErr w:type="gramStart"/>
      <w:r w:rsidR="00A21FA4" w:rsidRPr="00A21FA4">
        <w:t>numpy</w:t>
      </w:r>
      <w:proofErr w:type="spellEnd"/>
      <w:r w:rsidR="00A21FA4">
        <w:t xml:space="preserve"> </w:t>
      </w:r>
      <w:r w:rsidR="00A21FA4" w:rsidRPr="00A21FA4">
        <w:t xml:space="preserve"> </w:t>
      </w:r>
      <w:proofErr w:type="gramEnd"/>
      <w:r w:rsidR="00207439">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207439">
        <w:fldChar w:fldCharType="separate"/>
      </w:r>
      <w:r w:rsidR="00A21FA4">
        <w:rPr>
          <w:noProof/>
        </w:rPr>
        <w:t>(Walt et al., 2011)</w:t>
      </w:r>
      <w:r w:rsidR="00207439">
        <w:fldChar w:fldCharType="end"/>
      </w:r>
      <w:r>
        <w:t>.</w:t>
      </w:r>
    </w:p>
    <w:p w14:paraId="1EF03F3E" w14:textId="77777777" w:rsidR="00CB6967" w:rsidRDefault="00CB6967" w:rsidP="00CB6967"/>
    <w:p w14:paraId="01B6E80C" w14:textId="77777777" w:rsidR="00CB6967"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2A3F5B">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2A3F5B">
        <w:fldChar w:fldCharType="separate"/>
      </w:r>
      <w:r w:rsidR="002A3F5B">
        <w:rPr>
          <w:noProof/>
        </w:rPr>
        <w:t>(Price et al., 2005)</w:t>
      </w:r>
      <w:r w:rsidR="002A3F5B">
        <w:fldChar w:fldCharType="end"/>
      </w:r>
      <w:r w:rsidR="002A3F5B">
        <w:t>.</w:t>
      </w:r>
      <w:r>
        <w:t xml:space="preserve"> Briefly, the DE algorithm generates an ensemble of random parameter guesses within a predefined range, at each iteration vectors of individual p</w:t>
      </w:r>
      <w:r>
        <w:t>a</w:t>
      </w:r>
      <w:r>
        <w:t xml:space="preserve">rameter sets (sometimes called agents) are mixed together at a predefined crossover </w:t>
      </w:r>
      <w:proofErr w:type="spellStart"/>
      <w:r>
        <w:t>rate,only</w:t>
      </w:r>
      <w:proofErr w:type="spellEnd"/>
      <w:r>
        <w:t xml:space="preserve"> those crossover events that yield a smaller error (defined by a predefined cost function) are kept, and the process is iterated until a convergence criteria is met. In our fits we used an ensemble of</w:t>
      </w:r>
      <w:r>
        <w:rPr>
          <w:shd w:val="clear" w:color="auto" w:fill="FFFFFF"/>
        </w:rPr>
        <w:t xml:space="preserve"> 15 a</w:t>
      </w:r>
      <w:r>
        <w:t xml:space="preserve">gents with a crossover frequency of 0.75 and </w:t>
      </w:r>
      <w:proofErr w:type="gramStart"/>
      <w:r>
        <w:t>an</w:t>
      </w:r>
      <w:proofErr w:type="gramEnd"/>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t>is chosen to be altered</w:t>
      </w:r>
      <w:proofErr w:type="gramEnd"/>
      <w:r>
        <w:t>. The crossover frequency and mixing strength where picked based upon an empirical study of the dependence of convergence efficiency on these parameters</w:t>
      </w:r>
      <w:r w:rsidR="00A21FA4">
        <w:t xml:space="preserve"> </w:t>
      </w:r>
      <w:r w:rsidR="002A3F5B">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2A3F5B">
        <w:fldChar w:fldCharType="separate"/>
      </w:r>
      <w:r w:rsidR="002A3F5B">
        <w:rPr>
          <w:noProof/>
        </w:rPr>
        <w:t>(Pedersen, Magnus Erik Hvass, 2010)</w:t>
      </w:r>
      <w:r w:rsidR="002A3F5B">
        <w:fldChar w:fldCharType="end"/>
      </w:r>
      <w:r>
        <w:t xml:space="preserve"> for some standard optimization problems. The cost function is given by </w:t>
      </w:r>
    </w:p>
    <w:p w14:paraId="60F0C283" w14:textId="77777777" w:rsidR="00CB6967" w:rsidRDefault="00CB6967" w:rsidP="00CB6967"/>
    <w:p w14:paraId="0F63179A" w14:textId="77777777" w:rsidR="00CB6967" w:rsidRDefault="002A3F5B" w:rsidP="002A3F5B">
      <w:pPr>
        <w:jc w:val="center"/>
      </w:pPr>
      <w:r w:rsidRPr="002A3F5B">
        <w:rPr>
          <w:position w:val="-30"/>
        </w:rPr>
        <w:object w:dxaOrig="2320" w:dyaOrig="720" w14:anchorId="4B9938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75pt;height:36.35pt" o:ole="">
            <v:imagedata r:id="rId14" o:title=""/>
          </v:shape>
          <o:OLEObject Type="Embed" ProgID="Equation.3" ShapeID="_x0000_i1025" DrawAspect="Content" ObjectID="_1346782580" r:id="rId15"/>
        </w:object>
      </w:r>
    </w:p>
    <w:p w14:paraId="678D2AA9" w14:textId="77777777"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2DAA8CAF" w14:textId="77777777" w:rsidR="00CB6967" w:rsidRDefault="00CB6967" w:rsidP="00CB6967">
      <w:r>
        <w:t xml:space="preserve"> </w:t>
      </w:r>
    </w:p>
    <w:p w14:paraId="02E3CFA6" w14:textId="77777777" w:rsidR="00CB6967" w:rsidRDefault="00CB6967" w:rsidP="00A21FA4">
      <w:pPr>
        <w:pStyle w:val="NoSpacing"/>
      </w:pPr>
      <w:r>
        <w:t xml:space="preserve">Some of the profiles may be slightly over fit by our curve (e.g. profiles that are </w:t>
      </w:r>
      <w:proofErr w:type="spellStart"/>
      <w:r>
        <w:t>upregulated</w:t>
      </w:r>
      <w:proofErr w:type="spellEnd"/>
      <w:r>
        <w:t xml:space="preserve">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give the time to first inflection, that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w:t>
      </w:r>
      <w:r>
        <w:t>e</w:t>
      </w:r>
      <w:r>
        <w:t>cent proxy to how long it took a</w:t>
      </w:r>
      <w:r w:rsidR="007C6084">
        <w:t>n</w:t>
      </w:r>
      <w:r>
        <w:t xml:space="preserve"> RNA/protein to reach a steady state after entering st</w:t>
      </w:r>
      <w:r>
        <w:t>a</w:t>
      </w:r>
      <w:r>
        <w:t xml:space="preserve">tionary phase, and that we could reliable sort the behavior into four categories based upon the amplitude parameters. The four categories we used where that of up-regulated, down-regulated, temporarily up-regulated or temporarily </w:t>
      </w:r>
      <w:r w:rsidR="002F22E7">
        <w:t>down-regulated</w:t>
      </w:r>
      <w:r>
        <w:t>. The sorting into cat</w:t>
      </w:r>
      <w:r>
        <w:t>e</w:t>
      </w:r>
      <w:r>
        <w:t>gories was aided by our estimate of the distribution of parameters that allow for a good fit within in the population of fits. A fit was considered good if it was on average (across the time course) one standard deviation, or less, away from the experimental average.</w:t>
      </w:r>
    </w:p>
    <w:p w14:paraId="78A1BE03" w14:textId="77777777" w:rsidR="00CB6967" w:rsidRDefault="00CB6967" w:rsidP="00CB6967"/>
    <w:p w14:paraId="70036775" w14:textId="77777777"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temporarily up-regulated or temporarily </w:t>
      </w:r>
      <w:r w:rsidR="002F22E7">
        <w:t>down-regulated</w:t>
      </w:r>
      <w:r>
        <w:t xml:space="preserve">. Specifically we made use of DAVID's API, instead of the web interface, to generate the GO-enrichment through a python script. GO terms </w:t>
      </w:r>
      <w:r>
        <w:lastRenderedPageBreak/>
        <w:t xml:space="preserve">where clustered based upon genes in a given term to reduce redundancy in the returned results. </w:t>
      </w:r>
    </w:p>
    <w:p w14:paraId="4DA4F9B3" w14:textId="77777777" w:rsidR="00CB6967" w:rsidRDefault="00CB6967" w:rsidP="00CB6967"/>
    <w:p w14:paraId="4D0C2E27" w14:textId="77777777" w:rsidR="00CB6967" w:rsidRDefault="00CB6967" w:rsidP="00A21FA4">
      <w:pPr>
        <w:pStyle w:val="NoSpacing"/>
      </w:pPr>
      <w:r>
        <w:t xml:space="preserve">As a complementary approach we also enriched, for </w:t>
      </w:r>
      <w:proofErr w:type="spellStart"/>
      <w:r>
        <w:t>Kegg</w:t>
      </w:r>
      <w:proofErr w:type="spellEnd"/>
      <w:r>
        <w:t xml:space="preserve"> pathway terms, the entire set of significantly changing proteins (without presorting) using, again, the DAVID database API. The proteins within each returned </w:t>
      </w:r>
      <w:proofErr w:type="spellStart"/>
      <w:r>
        <w:t>Kegg</w:t>
      </w:r>
      <w:proofErr w:type="spellEnd"/>
      <w:r>
        <w:t xml:space="preserve"> pathway where then averaged to see if there was any consistent response across the entire pathway. Those </w:t>
      </w:r>
      <w:proofErr w:type="spellStart"/>
      <w:r>
        <w:t>Kegg</w:t>
      </w:r>
      <w:proofErr w:type="spellEnd"/>
      <w:r>
        <w:t xml:space="preserve"> terms that gave in-cohesive responses across proteins in that pathway returned a relatively flat average and where fi</w:t>
      </w:r>
      <w:r>
        <w:t>l</w:t>
      </w:r>
      <w:r>
        <w:t xml:space="preserve">tered out. </w:t>
      </w:r>
    </w:p>
    <w:p w14:paraId="67537E1C" w14:textId="77777777" w:rsidR="00CB6967" w:rsidRDefault="00CB6967" w:rsidP="00CB6967"/>
    <w:p w14:paraId="0919E040" w14:textId="77777777" w:rsidR="00A3644C" w:rsidRDefault="00CB6967" w:rsidP="00A3644C">
      <w:pPr>
        <w:pStyle w:val="NoSpacing"/>
      </w:pPr>
      <w:r>
        <w:t>All of the scripts used to perform the above analysis can be downloaded at github.com/marcotte/AG3C &lt;</w:t>
      </w:r>
      <w:commentRangeStart w:id="315"/>
      <w:r>
        <w:t xml:space="preserve">I should merge </w:t>
      </w:r>
      <w:proofErr w:type="spellStart"/>
      <w:r>
        <w:t>Daryia's</w:t>
      </w:r>
      <w:proofErr w:type="spellEnd"/>
      <w:r>
        <w:t xml:space="preserve"> code with mine</w:t>
      </w:r>
      <w:commentRangeEnd w:id="315"/>
      <w:r w:rsidR="00CF0834">
        <w:rPr>
          <w:rStyle w:val="CommentReference"/>
          <w:color w:val="00000A"/>
        </w:rPr>
        <w:commentReference w:id="315"/>
      </w:r>
      <w:r>
        <w:t xml:space="preserve">&gt;. </w:t>
      </w:r>
    </w:p>
    <w:p w14:paraId="40BCB631" w14:textId="77777777" w:rsidR="005A50CF" w:rsidRDefault="00BA5B3C" w:rsidP="005A50CF">
      <w:pPr>
        <w:pStyle w:val="Heading1"/>
      </w:pPr>
      <w:r>
        <w:t>References</w:t>
      </w:r>
    </w:p>
    <w:p w14:paraId="22A63F75" w14:textId="77777777" w:rsidR="002A3F5B" w:rsidRPr="002A3F5B" w:rsidRDefault="00207439" w:rsidP="002A3F5B">
      <w:pPr>
        <w:pStyle w:val="Bibliography"/>
        <w:rPr>
          <w:color w:val="auto"/>
        </w:rPr>
      </w:pPr>
      <w:r w:rsidRPr="002C1CF2">
        <w:rPr>
          <w:color w:val="auto"/>
        </w:rPr>
        <w:fldChar w:fldCharType="begin"/>
      </w:r>
      <w:r w:rsidR="0084560E">
        <w:rPr>
          <w:color w:val="auto"/>
        </w:rPr>
        <w:instrText xml:space="preserve"> ADDIN ZOTERO_BIBL {"custom":[]} CSL_BIBLIOGRAPHY </w:instrText>
      </w:r>
      <w:r w:rsidRPr="002C1CF2">
        <w:rPr>
          <w:color w:val="auto"/>
        </w:rPr>
        <w:fldChar w:fldCharType="separate"/>
      </w:r>
      <w:r w:rsidR="002A3F5B" w:rsidRPr="002A3F5B">
        <w:rPr>
          <w:color w:val="auto"/>
        </w:rPr>
        <w:t>Abreu, R. de S., Penalva, L.O., Marcotte, E.M., Vogel, C., 2009. Global signatures of protein and mRNA expression levels. Mol. Biosyst. 5, 1512–1526. doi:10.1039/B908315D</w:t>
      </w:r>
    </w:p>
    <w:p w14:paraId="5EDD342F" w14:textId="77777777" w:rsidR="002A3F5B" w:rsidRPr="002A3F5B" w:rsidRDefault="002A3F5B" w:rsidP="002A3F5B">
      <w:pPr>
        <w:pStyle w:val="Bibliography"/>
        <w:rPr>
          <w:color w:val="auto"/>
        </w:rPr>
      </w:pPr>
      <w:r w:rsidRPr="002A3F5B">
        <w:rPr>
          <w:color w:val="auto"/>
        </w:rPr>
        <w:t>Åkesson, M., Förster, J., Nielsen, J., 2004. Integration of gene expression data into genome-scale metabolic models. Metab. Eng. 6, 285–293. doi:10.1016/j.ymben.2003.12.002</w:t>
      </w:r>
    </w:p>
    <w:p w14:paraId="6727D041" w14:textId="77777777" w:rsidR="002A3F5B" w:rsidRPr="002A3F5B" w:rsidRDefault="002A3F5B" w:rsidP="002A3F5B">
      <w:pPr>
        <w:pStyle w:val="Bibliography"/>
        <w:rPr>
          <w:color w:val="auto"/>
        </w:rPr>
      </w:pPr>
      <w:r w:rsidRPr="002A3F5B">
        <w:rPr>
          <w:color w:val="auto"/>
        </w:rPr>
        <w:t>Anders, S., Huber, W., 2010. Differential expression analysis for sequence count data. Genome Biol. 11, R106. doi:10.1186/gb-2010-11-10-r106</w:t>
      </w:r>
    </w:p>
    <w:p w14:paraId="7D6D3E01" w14:textId="77777777" w:rsidR="002A3F5B" w:rsidRPr="002A3F5B" w:rsidRDefault="002A3F5B" w:rsidP="002A3F5B">
      <w:pPr>
        <w:pStyle w:val="Bibliography"/>
        <w:rPr>
          <w:color w:val="auto"/>
        </w:rPr>
      </w:pPr>
      <w:r w:rsidRPr="002A3F5B">
        <w:rPr>
          <w:color w:val="auto"/>
        </w:rPr>
        <w:t>Anders, S., Pyl, P.T., Huber, W., 2014. HTSeq - A Python framework to work with high-throughput sequencing data (No. 002824).</w:t>
      </w:r>
    </w:p>
    <w:p w14:paraId="62F097E2" w14:textId="77777777" w:rsidR="002A3F5B" w:rsidRPr="002A3F5B" w:rsidRDefault="002A3F5B" w:rsidP="002A3F5B">
      <w:pPr>
        <w:pStyle w:val="Bibliography"/>
        <w:rPr>
          <w:color w:val="auto"/>
        </w:rPr>
      </w:pPr>
      <w:r w:rsidRPr="002A3F5B">
        <w:rPr>
          <w:color w:val="auto"/>
        </w:rPr>
        <w:t>Bishop, R.E., Gibbons, H.S., Guina, T., Trent, M.S., Miller, S.I., Raetz, C.R.H., 2000. Transfer of palmitate from phospholipids to lipid A in outer membranes of Gram-negative bacteria. EMBO J. 19, 5071–5080. doi:10.1093/emboj/19.19.5071</w:t>
      </w:r>
    </w:p>
    <w:p w14:paraId="42FFAC1E" w14:textId="77777777" w:rsidR="002A3F5B" w:rsidRPr="002A3F5B" w:rsidRDefault="002A3F5B" w:rsidP="002A3F5B">
      <w:pPr>
        <w:pStyle w:val="Bibliography"/>
        <w:rPr>
          <w:color w:val="auto"/>
        </w:rPr>
      </w:pPr>
      <w:r w:rsidRPr="002A3F5B">
        <w:rPr>
          <w:color w:val="auto"/>
        </w:rPr>
        <w:t>Carrera, J., Estrela, R., Luo, J., Rai, N., Tsoukalas, A., Tagkopoulos, I., 2014. An integrative, multi-scale, genome-wide model reveals the phenotypic landscape of Escherichia coli. Mol. Syst. Biol. 10, n/a–n/a. doi:10.15252/msb.20145108</w:t>
      </w:r>
    </w:p>
    <w:p w14:paraId="657ACDC4" w14:textId="77777777" w:rsidR="002A3F5B" w:rsidRPr="002A3F5B" w:rsidRDefault="002A3F5B" w:rsidP="002A3F5B">
      <w:pPr>
        <w:pStyle w:val="Bibliography"/>
        <w:rPr>
          <w:color w:val="auto"/>
        </w:rPr>
      </w:pPr>
      <w:r w:rsidRPr="002A3F5B">
        <w:rPr>
          <w:color w:val="auto"/>
        </w:rPr>
        <w:t>Colijn, C., Brandes, A., Zucker, J., Lun, D.S., Weiner, B., Farhat, M.R., Cheng, T.-Y., Moody, D.B., Murray, M., Galagan, J.E., 2009. Interpreting Expression Data with Metabolic Flux Models: Predicting Mycobacterium tuberculosis Mycolic Acid Production. PLoS Comput Biol 5, e1000489. doi:10.1371/journal.pcbi.1000489</w:t>
      </w:r>
    </w:p>
    <w:p w14:paraId="3334D45C" w14:textId="77777777" w:rsidR="002A3F5B" w:rsidRPr="002A3F5B" w:rsidRDefault="002A3F5B" w:rsidP="002A3F5B">
      <w:pPr>
        <w:pStyle w:val="Bibliography"/>
        <w:rPr>
          <w:color w:val="auto"/>
        </w:rPr>
      </w:pPr>
      <w:r w:rsidRPr="002A3F5B">
        <w:rPr>
          <w:color w:val="auto"/>
        </w:rPr>
        <w:t>Collins, S.B., Reznik, E., Segrè, D., 2012. Temporal Expression-based Analysis of Metabolism. PLoS Comput Biol 8, e1002781. doi:10.1371/journal.pcbi.1002781</w:t>
      </w:r>
    </w:p>
    <w:p w14:paraId="0CC3A671" w14:textId="77777777" w:rsidR="002A3F5B" w:rsidRPr="002A3F5B" w:rsidRDefault="002A3F5B" w:rsidP="002A3F5B">
      <w:pPr>
        <w:pStyle w:val="Bibliography"/>
        <w:rPr>
          <w:color w:val="auto"/>
        </w:rPr>
      </w:pPr>
      <w:r w:rsidRPr="002A3F5B">
        <w:rPr>
          <w:color w:val="auto"/>
        </w:rPr>
        <w:t>Dodt, M., Roehr, J.T., Ahmed, R., Dieterich, C., 2012. FLEXBAR—Flexible Barcode and Adapter Processing for Next-Generation Sequencing Platforms. Biology 1, 895–905. doi:10.3390/biology1030895</w:t>
      </w:r>
    </w:p>
    <w:p w14:paraId="48D4E86F" w14:textId="77777777" w:rsidR="002A3F5B" w:rsidRPr="002A3F5B" w:rsidRDefault="002A3F5B" w:rsidP="002A3F5B">
      <w:pPr>
        <w:pStyle w:val="Bibliography"/>
        <w:rPr>
          <w:color w:val="auto"/>
        </w:rPr>
      </w:pPr>
      <w:r w:rsidRPr="002A3F5B">
        <w:rPr>
          <w:color w:val="auto"/>
        </w:rPr>
        <w:t>Duarte, N.C., Herrgård, M.J., Palsson, B.Ø., 2004. Reconstruction and Validation of Saccharomyces cerevisiae iND750, a Fully Compartmentalized Genome-Scale Metabolic Model. Genome Res. 14, 1298–1309. doi:10.1101/gr.2250904</w:t>
      </w:r>
    </w:p>
    <w:p w14:paraId="2AE5CAAF" w14:textId="77777777" w:rsidR="002A3F5B" w:rsidRPr="002A3F5B" w:rsidRDefault="002A3F5B" w:rsidP="002A3F5B">
      <w:pPr>
        <w:pStyle w:val="Bibliography"/>
        <w:rPr>
          <w:color w:val="auto"/>
        </w:rPr>
      </w:pPr>
      <w:r w:rsidRPr="002A3F5B">
        <w:rPr>
          <w:color w:val="auto"/>
        </w:rPr>
        <w:t>Fang, X., Wallqvist, A., Reifman, J., 2012. Modeling Phenotypic Metabolic Adaptations of Mycobacterium tuberculosis H37Rv under Hypoxia. PLoS Comput Biol 8, e1002688. doi:10.1371/journal.pcbi.1002688</w:t>
      </w:r>
    </w:p>
    <w:p w14:paraId="4C9D65AE" w14:textId="77777777" w:rsidR="002A3F5B" w:rsidRPr="002A3F5B" w:rsidRDefault="002A3F5B" w:rsidP="002A3F5B">
      <w:pPr>
        <w:pStyle w:val="Bibliography"/>
        <w:rPr>
          <w:color w:val="auto"/>
        </w:rPr>
      </w:pPr>
      <w:r w:rsidRPr="002A3F5B">
        <w:rPr>
          <w:color w:val="auto"/>
        </w:rPr>
        <w:lastRenderedPageBreak/>
        <w:t>Feist, A.M., Henry, C.S., Reed, J.L., Krummenacker, M., Joyce, A.R., Karp, P.D., Broadbelt, L.J., Hatzimanikatis, V., Palsson, B.Ø., 2007. A genome-scale metabolic reconstruction for Escherichia coli K-12 MG1655 that accounts for 1260 ORFs and thermodynamic information. Mol. Syst. Biol. 3, n/a–n/a. doi:10.1038/msb4100155</w:t>
      </w:r>
    </w:p>
    <w:p w14:paraId="4D529056" w14:textId="77777777" w:rsidR="002A3F5B" w:rsidRPr="002A3F5B" w:rsidRDefault="002A3F5B" w:rsidP="002A3F5B">
      <w:pPr>
        <w:pStyle w:val="Bibliography"/>
        <w:rPr>
          <w:color w:val="auto"/>
        </w:rPr>
      </w:pPr>
      <w:r w:rsidRPr="002A3F5B">
        <w:rPr>
          <w:color w:val="auto"/>
        </w:rPr>
        <w:t>Feist, A.M., Palsson, B.Ø., 2008. The growing scope of applications of genome-scale metabolic reconstructions using Escherichia coli. Nat. Biotechnol. 26, 659–667. doi:10.1038/nbt1401</w:t>
      </w:r>
    </w:p>
    <w:p w14:paraId="7378220F" w14:textId="77777777" w:rsidR="002A3F5B" w:rsidRPr="002A3F5B" w:rsidRDefault="002A3F5B" w:rsidP="002A3F5B">
      <w:pPr>
        <w:pStyle w:val="Bibliography"/>
        <w:rPr>
          <w:color w:val="auto"/>
        </w:rPr>
      </w:pPr>
      <w:r w:rsidRPr="002A3F5B">
        <w:rPr>
          <w:color w:val="auto"/>
        </w:rPr>
        <w:t>Finkel, S.E., Kolter, R., 1999. Evolution of microbial diversity during prolonged starvation. Proc. Natl. Acad. Sci. 96, 4023–4027. doi:10.1073/pnas.96.7.4023</w:t>
      </w:r>
    </w:p>
    <w:p w14:paraId="62BF8C16" w14:textId="77777777" w:rsidR="002A3F5B" w:rsidRPr="002A3F5B" w:rsidRDefault="002A3F5B" w:rsidP="002A3F5B">
      <w:pPr>
        <w:pStyle w:val="Bibliography"/>
        <w:rPr>
          <w:color w:val="auto"/>
        </w:rPr>
      </w:pPr>
      <w:r w:rsidRPr="002A3F5B">
        <w:rPr>
          <w:color w:val="auto"/>
        </w:rPr>
        <w:t>Giles, D.K., Hankins, J.V., Guan, Z., Trent, M.S., 2011. Remodelling of the Vibrio cholerae membrane by incorporation of exogenous fatty acids from host and aquatic environments. Mol. Microbiol. 79, 716–728. doi:10.1111/j.1365-2958.2010.07476.x</w:t>
      </w:r>
    </w:p>
    <w:p w14:paraId="696E24E5" w14:textId="77777777" w:rsidR="002A3F5B" w:rsidRPr="002A3F5B" w:rsidRDefault="002A3F5B" w:rsidP="002A3F5B">
      <w:pPr>
        <w:pStyle w:val="Bibliography"/>
        <w:rPr>
          <w:color w:val="auto"/>
        </w:rPr>
      </w:pPr>
      <w:r w:rsidRPr="002A3F5B">
        <w:rPr>
          <w:color w:val="auto"/>
        </w:rPr>
        <w:t>Grogan, D.W., Cronan, J.E., 1997. Cyclopropane ring formation in membrane lipids of bacteria. Microbiol. Mol. Biol. Rev. 61, 429–441.</w:t>
      </w:r>
    </w:p>
    <w:p w14:paraId="418A5D87" w14:textId="77777777" w:rsidR="002A3F5B" w:rsidRPr="002A3F5B" w:rsidRDefault="002A3F5B" w:rsidP="002A3F5B">
      <w:pPr>
        <w:pStyle w:val="Bibliography"/>
        <w:rPr>
          <w:color w:val="auto"/>
        </w:rPr>
      </w:pPr>
      <w:r w:rsidRPr="002A3F5B">
        <w:rPr>
          <w:color w:val="auto"/>
        </w:rPr>
        <w:t>Gygi, S.P., Rochon, Y., Franza, B.R., Aebersold, R., 1999. Correlation between Protein and mRNA Abundance in Yeast. Mol. Cell. Biol. 19, 1720–1730.</w:t>
      </w:r>
    </w:p>
    <w:p w14:paraId="7432D2F1" w14:textId="77777777" w:rsidR="002A3F5B" w:rsidRPr="002A3F5B" w:rsidRDefault="002A3F5B" w:rsidP="002A3F5B">
      <w:pPr>
        <w:pStyle w:val="Bibliography"/>
        <w:rPr>
          <w:color w:val="auto"/>
        </w:rPr>
      </w:pPr>
      <w:r w:rsidRPr="002A3F5B">
        <w:rPr>
          <w:color w:val="auto"/>
        </w:rPr>
        <w:t>Hankins, J.V., Madsen, J.A., Needham, B.D., Brodbelt, J.S., Trent, M.S., 2013. The Outer Membrane of Gram-Negative Bacteria: Lipid A Isolation and Characterization, in: Delcour, A.H. (Ed.), Bacterial Cell Surfaces, Methods in Molecular Biology. Humana Press, pp. 239–258.</w:t>
      </w:r>
    </w:p>
    <w:p w14:paraId="5CD34BA7" w14:textId="77777777" w:rsidR="002A3F5B" w:rsidRPr="002A3F5B" w:rsidRDefault="002A3F5B" w:rsidP="002A3F5B">
      <w:pPr>
        <w:pStyle w:val="Bibliography"/>
        <w:rPr>
          <w:color w:val="auto"/>
        </w:rPr>
      </w:pPr>
      <w:r w:rsidRPr="002A3F5B">
        <w:rPr>
          <w:color w:val="auto"/>
        </w:rPr>
        <w:t>Hu, P., Janga, S.C., Babu, M., Díaz-Mejía, J.J., Butland, G., Yang, W., Pogoutse, O., Guo, X., Phanse, S., Wong, P., Chandran, S., Christopoulos, C., Nazarians-Armavil, A., Nasseri, N.K., Musso, G., Ali, M., Nazemof, N., Eroukova, V., Golshani, A., Paccanaro, A., Greenblatt, J.F., Moreno-Hagelsieb, G., Emili, A., 2009. Global Functional Atlas of Escherichia coli Encompassing Previously Uncharacterized Proteins. PLoS Biol 7, e1000096. doi:10.1371/journal.pbio.1000096</w:t>
      </w:r>
    </w:p>
    <w:p w14:paraId="310A3949" w14:textId="77777777" w:rsidR="002A3F5B" w:rsidRPr="002A3F5B" w:rsidRDefault="002A3F5B" w:rsidP="002A3F5B">
      <w:pPr>
        <w:pStyle w:val="Bibliography"/>
        <w:rPr>
          <w:color w:val="auto"/>
        </w:rPr>
      </w:pPr>
      <w:r w:rsidRPr="002A3F5B">
        <w:rPr>
          <w:color w:val="auto"/>
        </w:rPr>
        <w:t>Jeong, H., Barbe, V., Lee, C.H., Vallenet, D., Yu, D.S., Choi, S.-H., Couloux, A., Lee, S.-W., Yoon, S.H., Cattolico, L., Hur, C.-G., Park, H.-S., Ségurens, B., Kim, S.C., Oh, T.K., Lenski, R.E., Studier, F.W., Daegelen, P., Kim, J.F., 2009. Genome Sequences of Escherichia coli B strains REL606 and BL21(DE3). J. Mol. Biol. 394, 644–652. doi:10.1016/j.jmb.2009.09.052</w:t>
      </w:r>
    </w:p>
    <w:p w14:paraId="70446368" w14:textId="77777777" w:rsidR="002A3F5B" w:rsidRPr="002A3F5B" w:rsidRDefault="002A3F5B" w:rsidP="002A3F5B">
      <w:pPr>
        <w:pStyle w:val="Bibliography"/>
        <w:rPr>
          <w:color w:val="auto"/>
        </w:rPr>
      </w:pPr>
      <w:r w:rsidRPr="002A3F5B">
        <w:rPr>
          <w:color w:val="auto"/>
        </w:rPr>
        <w:t>Jia, W., Zoeiby, A.E., Petruzziello, T.N., Jayabalasingham, B., Seyedirashti, S., Bishop, R.E., 2004. Lipid Trafficking Controls Endotoxin Acylation in Outer Membranes of Escherichia coli. J. Biol. Chem. 279, 44966–44975. doi:10.1074/jbc.M404963200</w:t>
      </w:r>
    </w:p>
    <w:p w14:paraId="0AA68E56" w14:textId="77777777" w:rsidR="002A3F5B" w:rsidRPr="002A3F5B" w:rsidRDefault="002A3F5B" w:rsidP="002A3F5B">
      <w:pPr>
        <w:pStyle w:val="Bibliography"/>
        <w:rPr>
          <w:color w:val="auto"/>
        </w:rPr>
      </w:pPr>
      <w:r w:rsidRPr="002A3F5B">
        <w:rPr>
          <w:color w:val="auto"/>
        </w:rPr>
        <w:t>Jones, E., Oliphant, T., Peterson, P., 2001. SciPy: Open source scientific tools for Python [WWW Document]. http://www.scipy.org/. URL http://www.scipy.org/Citing_SciPy (accessed 9.9.14).</w:t>
      </w:r>
    </w:p>
    <w:p w14:paraId="32AF2EF8" w14:textId="77777777" w:rsidR="002A3F5B" w:rsidRPr="002A3F5B" w:rsidRDefault="002A3F5B" w:rsidP="002A3F5B">
      <w:pPr>
        <w:pStyle w:val="Bibliography"/>
        <w:rPr>
          <w:color w:val="auto"/>
        </w:rPr>
      </w:pPr>
      <w:r w:rsidRPr="002A3F5B">
        <w:rPr>
          <w:color w:val="auto"/>
        </w:rPr>
        <w:t>Karr, J.R., Sanghvi, J.C., Macklin, D.N., Gutschow, M.V., Jacobs, J.M., Bolival Jr., B., Assad-Garcia, N., Glass, J.I., Covert, M.W., 2012. A Whole-Cell Computational Model Predicts Phenotype from Genotype. Cell 150, 389–401. doi:10.1016/j.cell.2012.05.044</w:t>
      </w:r>
    </w:p>
    <w:p w14:paraId="05A99CA4" w14:textId="77777777" w:rsidR="002A3F5B" w:rsidRPr="002A3F5B" w:rsidRDefault="002A3F5B" w:rsidP="002A3F5B">
      <w:pPr>
        <w:pStyle w:val="Bibliography"/>
        <w:rPr>
          <w:color w:val="auto"/>
        </w:rPr>
      </w:pPr>
      <w:r w:rsidRPr="002A3F5B">
        <w:rPr>
          <w:color w:val="auto"/>
        </w:rPr>
        <w:t>Langmead, B., Salzberg, S.L., 2012. Fast gapped-read alignment with Bowtie 2. Nat. Methods 9, 357–359. doi:10.1038/nmeth.1923</w:t>
      </w:r>
    </w:p>
    <w:p w14:paraId="56EAEA10" w14:textId="77777777" w:rsidR="002A3F5B" w:rsidRPr="002A3F5B" w:rsidRDefault="002A3F5B" w:rsidP="002A3F5B">
      <w:pPr>
        <w:pStyle w:val="Bibliography"/>
        <w:rPr>
          <w:color w:val="auto"/>
        </w:rPr>
      </w:pPr>
      <w:r w:rsidRPr="002A3F5B">
        <w:rPr>
          <w:color w:val="auto"/>
        </w:rPr>
        <w:t>Lee, D., Smallbone, K., Dunn, W.B., Murabito, E., Winder, C.L., Kell, D.B., Mendes, P., Swainston, N., 2012. Improving metabolic flux predictions using absolute gene expression data. BMC Syst. Biol. 6, 73. doi:10.1186/1752-0509-6-73</w:t>
      </w:r>
    </w:p>
    <w:p w14:paraId="0D224148" w14:textId="77777777" w:rsidR="002A3F5B" w:rsidRPr="002A3F5B" w:rsidRDefault="002A3F5B" w:rsidP="002A3F5B">
      <w:pPr>
        <w:pStyle w:val="Bibliography"/>
        <w:rPr>
          <w:color w:val="auto"/>
        </w:rPr>
      </w:pPr>
      <w:r w:rsidRPr="002A3F5B">
        <w:rPr>
          <w:color w:val="auto"/>
        </w:rPr>
        <w:lastRenderedPageBreak/>
        <w:t>Lewis, N.E., Cho, B.-K., Knight, E.M., Palsson, B.O., 2009. Gene expression profiling and the use of genome-scale in silico models of Escherichia coli for analysis: providing context for content. J. Bacteriol. 191, 3437–3444. doi:10.1128/JB.00034-09</w:t>
      </w:r>
    </w:p>
    <w:p w14:paraId="762F15FC" w14:textId="77777777" w:rsidR="002A3F5B" w:rsidRPr="002A3F5B" w:rsidRDefault="002A3F5B" w:rsidP="002A3F5B">
      <w:pPr>
        <w:pStyle w:val="Bibliography"/>
        <w:rPr>
          <w:color w:val="auto"/>
        </w:rPr>
      </w:pPr>
      <w:r w:rsidRPr="002A3F5B">
        <w:rPr>
          <w:color w:val="auto"/>
        </w:rPr>
        <w:t>Lewis, N.E., Hixson, K.K., Conrad, T.M., Lerman, J.A., Charusanti, P., Polpitiya, A.D., Adkins, J.N., Schramm, G., Purvine, S.O., Lopez-Ferrer, D., Weitz, K.K., Eils, R., König, R., Smith, R.D., Palsson, B.Ø., 2010. Omic data from evolved E. coli are consistent with computed optimal growth from genome-scale models. Mol. Syst. Biol. 6, n/a–n/a. doi:10.1038/msb.2010.47</w:t>
      </w:r>
    </w:p>
    <w:p w14:paraId="076B528C" w14:textId="77777777" w:rsidR="002A3F5B" w:rsidRPr="002A3F5B" w:rsidRDefault="002A3F5B" w:rsidP="002A3F5B">
      <w:pPr>
        <w:pStyle w:val="Bibliography"/>
        <w:rPr>
          <w:color w:val="auto"/>
        </w:rPr>
      </w:pPr>
      <w:r w:rsidRPr="002A3F5B">
        <w:rPr>
          <w:color w:val="auto"/>
        </w:rPr>
        <w:t>Lim, H.N., Lee, Y., Hussein, R., 2011a. Fundamental relationship between operon organization and gene expression. Proc. Natl. Acad. Sci. 108, 10626–10631. doi:10.1073/pnas.1105692108</w:t>
      </w:r>
    </w:p>
    <w:p w14:paraId="3B4A6AD9" w14:textId="77777777" w:rsidR="002A3F5B" w:rsidRPr="002A3F5B" w:rsidRDefault="002A3F5B" w:rsidP="002A3F5B">
      <w:pPr>
        <w:pStyle w:val="Bibliography"/>
        <w:rPr>
          <w:color w:val="auto"/>
        </w:rPr>
      </w:pPr>
      <w:r w:rsidRPr="002A3F5B">
        <w:rPr>
          <w:color w:val="auto"/>
        </w:rPr>
        <w:t>Lim, H.N., Lee, Y., Hussein, R., 2011b. Fundamental relationship between operon organization and gene expression. Proc. Natl. Acad. Sci. 108, 10626–10631. doi:10.1073/pnas.1105692108</w:t>
      </w:r>
    </w:p>
    <w:p w14:paraId="30F1E432" w14:textId="77777777" w:rsidR="002A3F5B" w:rsidRPr="002A3F5B" w:rsidRDefault="002A3F5B" w:rsidP="002A3F5B">
      <w:pPr>
        <w:pStyle w:val="Bibliography"/>
        <w:rPr>
          <w:color w:val="auto"/>
        </w:rPr>
      </w:pPr>
      <w:r w:rsidRPr="002A3F5B">
        <w:rPr>
          <w:color w:val="auto"/>
        </w:rPr>
        <w:t>Lu, P., Vogel, C., Wang, R., Yao, X., Marcotte, E.M., 2007. Absolute protein expression profiling estimates the relative contributions of transcriptional and translational regulation. Nat. Biotechnol. 25, 117–124. doi:10.1038/nbt1270</w:t>
      </w:r>
    </w:p>
    <w:p w14:paraId="4ACC1214" w14:textId="77777777" w:rsidR="002A3F5B" w:rsidRPr="002A3F5B" w:rsidRDefault="002A3F5B" w:rsidP="002A3F5B">
      <w:pPr>
        <w:pStyle w:val="Bibliography"/>
        <w:rPr>
          <w:color w:val="auto"/>
        </w:rPr>
      </w:pPr>
      <w:r w:rsidRPr="002A3F5B">
        <w:rPr>
          <w:color w:val="auto"/>
        </w:rPr>
        <w:t>Magnusson, L.U., Farewell, A., Nyström, T., 2005. ppGpp: a global regulator in Escherichia coli. Trends Microbiol. 13, 236–242. doi:10.1016/j.tim.2005.03.008</w:t>
      </w:r>
    </w:p>
    <w:p w14:paraId="11DE60C9" w14:textId="77777777" w:rsidR="002A3F5B" w:rsidRPr="002A3F5B" w:rsidRDefault="002A3F5B" w:rsidP="002A3F5B">
      <w:pPr>
        <w:pStyle w:val="Bibliography"/>
        <w:rPr>
          <w:color w:val="auto"/>
        </w:rPr>
      </w:pPr>
      <w:r w:rsidRPr="002A3F5B">
        <w:rPr>
          <w:color w:val="auto"/>
        </w:rPr>
        <w:t>Mahadevan, R., Edwards, J.S., Doyle III, F.J., 2002. Dynamic Flux Balance Analysis of Diauxic Growth in Escherichia coli. Biophys. J. 83, 1331–1340. doi:10.1016/S0006-3495(02)73903-9</w:t>
      </w:r>
    </w:p>
    <w:p w14:paraId="1B33B87E" w14:textId="77777777" w:rsidR="002A3F5B" w:rsidRPr="002A3F5B" w:rsidRDefault="002A3F5B" w:rsidP="002A3F5B">
      <w:pPr>
        <w:pStyle w:val="Bibliography"/>
        <w:rPr>
          <w:color w:val="auto"/>
        </w:rPr>
      </w:pPr>
      <w:r w:rsidRPr="002A3F5B">
        <w:rPr>
          <w:color w:val="auto"/>
        </w:rPr>
        <w:t>Mattheakis, L.C., Nomura, M., 1988. Feedback regulation of the spc operon in Escherichia coli: translational coupling and mRNA processing. J. Bacteriol. 170, 4484–4492.</w:t>
      </w:r>
    </w:p>
    <w:p w14:paraId="2A397977" w14:textId="77777777" w:rsidR="002A3F5B" w:rsidRPr="002A3F5B" w:rsidRDefault="002A3F5B" w:rsidP="002A3F5B">
      <w:pPr>
        <w:pStyle w:val="Bibliography"/>
        <w:rPr>
          <w:color w:val="auto"/>
        </w:rPr>
      </w:pPr>
      <w:r w:rsidRPr="002A3F5B">
        <w:rPr>
          <w:color w:val="auto"/>
        </w:rPr>
        <w:t>Morita, R.Y., 1990. The starvation-survival state of microorganisms in nature and its relationship to the bioavailable energy. Experientia 46, 813–817. doi:10.1007/BF01935530</w:t>
      </w:r>
    </w:p>
    <w:p w14:paraId="79F58CD7" w14:textId="77777777" w:rsidR="002A3F5B" w:rsidRPr="002A3F5B" w:rsidRDefault="002A3F5B" w:rsidP="002A3F5B">
      <w:pPr>
        <w:pStyle w:val="Bibliography"/>
        <w:rPr>
          <w:color w:val="auto"/>
        </w:rPr>
      </w:pPr>
      <w:r w:rsidRPr="002A3F5B">
        <w:rPr>
          <w:color w:val="auto"/>
        </w:rPr>
        <w:t>Needham, B.D., Trent, M.S., 2013. Fortifying the barrier: the impact of lipid A remodelling on bacterial pathogenesis. Nat. Rev. Microbiol. 11, 467–481. doi:10.1038/nrmicro3047</w:t>
      </w:r>
    </w:p>
    <w:p w14:paraId="5C29004D" w14:textId="77777777" w:rsidR="002A3F5B" w:rsidRPr="002A3F5B" w:rsidRDefault="002A3F5B" w:rsidP="002A3F5B">
      <w:pPr>
        <w:pStyle w:val="Bibliography"/>
        <w:rPr>
          <w:color w:val="auto"/>
        </w:rPr>
      </w:pPr>
      <w:r w:rsidRPr="002A3F5B">
        <w:rPr>
          <w:color w:val="auto"/>
        </w:rPr>
        <w:t>Neidhardt, F.C., Curtiss, R., 1996. Escherichia Coli and Salmonella: Cellular and Molecular Biology. ASM Press.</w:t>
      </w:r>
    </w:p>
    <w:p w14:paraId="2BFD6EE7" w14:textId="77777777" w:rsidR="002A3F5B" w:rsidRPr="002A3F5B" w:rsidRDefault="002A3F5B" w:rsidP="002A3F5B">
      <w:pPr>
        <w:pStyle w:val="Bibliography"/>
        <w:rPr>
          <w:color w:val="auto"/>
        </w:rPr>
      </w:pPr>
      <w:r w:rsidRPr="002A3F5B">
        <w:rPr>
          <w:color w:val="auto"/>
        </w:rPr>
        <w:t>O’Brien, E.J., Lerman, J.A., Chang, R.L., Hyduke, D.R., Palsson, B.Ø., 2013. Genome-scale models of metabolism and gene expression extend and refine growth phenotype prediction. Mol. Syst. Biol. 9, n/a–n/a. doi:10.1038/msb.2013.52</w:t>
      </w:r>
    </w:p>
    <w:p w14:paraId="34946118" w14:textId="77777777" w:rsidR="002A3F5B" w:rsidRPr="002A3F5B" w:rsidRDefault="002A3F5B" w:rsidP="002A3F5B">
      <w:pPr>
        <w:pStyle w:val="Bibliography"/>
        <w:rPr>
          <w:color w:val="auto"/>
        </w:rPr>
      </w:pPr>
      <w:r w:rsidRPr="002A3F5B">
        <w:rPr>
          <w:color w:val="auto"/>
        </w:rPr>
        <w:t>Pedersen, Magnus Erik Hvass, n.d. Good parameters for differential evolution.</w:t>
      </w:r>
    </w:p>
    <w:p w14:paraId="3B5DB301" w14:textId="77777777" w:rsidR="002A3F5B" w:rsidRPr="002A3F5B" w:rsidRDefault="002A3F5B" w:rsidP="002A3F5B">
      <w:pPr>
        <w:pStyle w:val="Bibliography"/>
        <w:rPr>
          <w:color w:val="auto"/>
        </w:rPr>
      </w:pPr>
      <w:r w:rsidRPr="002A3F5B">
        <w:rPr>
          <w:color w:val="auto"/>
        </w:rPr>
        <w:t>Price, K., Storn, R.M., Lampinen, J.A., 2005. Differential Evolution: A Practical Approach to Global Optimization (Natural Computing Series). Springer-Verlag New York, Inc., Secaucus, NJ, USA.</w:t>
      </w:r>
    </w:p>
    <w:p w14:paraId="14A90CAD" w14:textId="77777777" w:rsidR="002A3F5B" w:rsidRPr="002A3F5B" w:rsidRDefault="002A3F5B" w:rsidP="002A3F5B">
      <w:pPr>
        <w:pStyle w:val="Bibliography"/>
        <w:rPr>
          <w:color w:val="auto"/>
        </w:rPr>
      </w:pPr>
      <w:r w:rsidRPr="002A3F5B">
        <w:rPr>
          <w:color w:val="auto"/>
        </w:rPr>
        <w:t>Raghavan, R., Groisman, E.A., Ochman, H., 2011. Genome-wide detection of novel regulatory RNAs in E. coli. Genome Res. 21, 1487–1497. doi:10.1101/gr.119370.110</w:t>
      </w:r>
    </w:p>
    <w:p w14:paraId="3457FE1F" w14:textId="77777777" w:rsidR="002A3F5B" w:rsidRPr="002A3F5B" w:rsidRDefault="002A3F5B" w:rsidP="002A3F5B">
      <w:pPr>
        <w:pStyle w:val="Bibliography"/>
        <w:rPr>
          <w:color w:val="auto"/>
        </w:rPr>
      </w:pPr>
      <w:r w:rsidRPr="002A3F5B">
        <w:rPr>
          <w:color w:val="auto"/>
        </w:rPr>
        <w:t>Soares, N.C., Spät, P., Krug, K., Macek, B., 2013. Global Dynamics of the Escherichia coli Proteome and Phosphoproteome During Growth in Minimal Medium. J. Proteome Res. 12, 2611–2621. doi:10.1021/pr3011843</w:t>
      </w:r>
    </w:p>
    <w:p w14:paraId="2EBCCAB9" w14:textId="77777777" w:rsidR="002A3F5B" w:rsidRPr="002A3F5B" w:rsidRDefault="002A3F5B" w:rsidP="002A3F5B">
      <w:pPr>
        <w:pStyle w:val="Bibliography"/>
        <w:rPr>
          <w:color w:val="auto"/>
        </w:rPr>
      </w:pPr>
      <w:r w:rsidRPr="002A3F5B">
        <w:rPr>
          <w:color w:val="auto"/>
        </w:rPr>
        <w:lastRenderedPageBreak/>
        <w:t>Stead, M.B., Agrawal, A., Bowden, K.E., Nasir, R., Mohanty, B.K., Meagher, R.B., Kushner, S.R., 2012. RNAsnap</w:t>
      </w:r>
      <w:r w:rsidRPr="002A3F5B">
        <w:rPr>
          <w:color w:val="auto"/>
          <w:vertAlign w:val="superscript"/>
        </w:rPr>
        <w:t>TM</w:t>
      </w:r>
      <w:r w:rsidRPr="002A3F5B">
        <w:rPr>
          <w:color w:val="auto"/>
        </w:rPr>
        <w:t>: a rapid, quantitative and inexpensive, method for isolating total RNA from bacteria. Nucleic Acids Res. 40, e156. doi:10.1093/nar/gks680</w:t>
      </w:r>
    </w:p>
    <w:p w14:paraId="1BB9DE6C" w14:textId="77777777" w:rsidR="002A3F5B" w:rsidRPr="002A3F5B" w:rsidRDefault="002A3F5B" w:rsidP="002A3F5B">
      <w:pPr>
        <w:pStyle w:val="Bibliography"/>
        <w:rPr>
          <w:color w:val="auto"/>
        </w:rPr>
      </w:pPr>
      <w:r w:rsidRPr="002A3F5B">
        <w:rPr>
          <w:color w:val="auto"/>
        </w:rPr>
        <w:t>Taniguchi, Y., Choi, P.J., Li, G.-W., Chen, H., Babu, M., Hearn, J., Emili, A., Xie, X.S., 2010. Quantifying E. coli Proteome and Transcriptome with Single-Molecule Sensitivity in Single Cells. Science 329, 533–538. doi:10.1126/science.1188308</w:t>
      </w:r>
    </w:p>
    <w:p w14:paraId="44968616" w14:textId="77777777" w:rsidR="002A3F5B" w:rsidRPr="002A3F5B" w:rsidRDefault="002A3F5B" w:rsidP="002A3F5B">
      <w:pPr>
        <w:pStyle w:val="Bibliography"/>
        <w:rPr>
          <w:color w:val="auto"/>
        </w:rPr>
      </w:pPr>
      <w:r w:rsidRPr="002A3F5B">
        <w:rPr>
          <w:color w:val="auto"/>
        </w:rPr>
        <w:t>Van Berlo, R.J.P., de Ridder, D., Daran, J.-M., Daran-Lapujade, P.A., Teusink, B., Reinders, M.J.T., 2011. Predicting Metabolic Fluxes Using Gene Expression Differences As Constraints. IEEE/ACM Trans. Comput. Biol. Bioinform. 8, 206–216. doi:10.1109/TCBB.2009.55</w:t>
      </w:r>
    </w:p>
    <w:p w14:paraId="5DA2E450" w14:textId="77777777" w:rsidR="002A3F5B" w:rsidRPr="002A3F5B" w:rsidRDefault="002A3F5B" w:rsidP="002A3F5B">
      <w:pPr>
        <w:pStyle w:val="Bibliography"/>
        <w:rPr>
          <w:color w:val="auto"/>
        </w:rPr>
      </w:pPr>
      <w:r w:rsidRPr="002A3F5B">
        <w:rPr>
          <w:color w:val="auto"/>
        </w:rPr>
        <w:t>Vogel, C., de Sousa Abreu, R., Ko, D., Le, S.-Y., Shapiro, B.A., Burns, S.C., Sandhu, D., Boutz, D.R., Marcotte, E.M., Penalva, L.O., 2010. Sequence signatures and mRNA concentration can explain two-thirds of protein abundance variation in a human cell line. Mol. Syst. Biol. 6, n/a–n/a. doi:10.1038/msb.2010.59</w:t>
      </w:r>
    </w:p>
    <w:p w14:paraId="4D1DC799" w14:textId="77777777" w:rsidR="002A3F5B" w:rsidRPr="002A3F5B" w:rsidRDefault="002A3F5B" w:rsidP="002A3F5B">
      <w:pPr>
        <w:pStyle w:val="Bibliography"/>
        <w:rPr>
          <w:color w:val="auto"/>
        </w:rPr>
      </w:pPr>
      <w:r w:rsidRPr="002A3F5B">
        <w:rPr>
          <w:color w:val="auto"/>
        </w:rPr>
        <w:t>Vogel, C., Marcotte, E.M., 2008. Calculating absolute and relative protein abundance from mass spectrometry-based protein expression data. Nat. Protoc. 3, 1444–1451. doi:10.1038/nprot.2008.132</w:t>
      </w:r>
    </w:p>
    <w:p w14:paraId="0A7F2010" w14:textId="77777777" w:rsidR="002A3F5B" w:rsidRPr="002A3F5B" w:rsidRDefault="002A3F5B" w:rsidP="002A3F5B">
      <w:pPr>
        <w:pStyle w:val="Bibliography"/>
        <w:rPr>
          <w:color w:val="auto"/>
        </w:rPr>
      </w:pPr>
      <w:r w:rsidRPr="002A3F5B">
        <w:rPr>
          <w:color w:val="auto"/>
        </w:rPr>
        <w:t>Vogel, C., Marcotte, E.M., 2012. Insights into the regulation of protein abundance from proteomic and transcriptomic analyses. Nat. Rev. Genet. 13, 227–232. doi:10.1038/nrg3185</w:t>
      </w:r>
    </w:p>
    <w:p w14:paraId="49FDB35E" w14:textId="77777777" w:rsidR="002A3F5B" w:rsidRPr="002A3F5B" w:rsidRDefault="002A3F5B" w:rsidP="002A3F5B">
      <w:pPr>
        <w:pStyle w:val="Bibliography"/>
        <w:rPr>
          <w:color w:val="auto"/>
        </w:rPr>
      </w:pPr>
      <w:r w:rsidRPr="002A3F5B">
        <w:rPr>
          <w:color w:val="auto"/>
        </w:rPr>
        <w:t>Walt, S. van der, Colbert, S.C., Varoquaux, G., 2011. The NumPy Array: A Structure for Efficient Numerical Computation. Comput. Sci. Eng. 13, 22–30. doi:10.1109/MCSE.2011.37</w:t>
      </w:r>
    </w:p>
    <w:p w14:paraId="24D707C6" w14:textId="77777777" w:rsidR="002A3F5B" w:rsidRPr="002A3F5B" w:rsidRDefault="002A3F5B" w:rsidP="002A3F5B">
      <w:pPr>
        <w:pStyle w:val="Bibliography"/>
        <w:rPr>
          <w:color w:val="auto"/>
        </w:rPr>
      </w:pPr>
      <w:r w:rsidRPr="002A3F5B">
        <w:rPr>
          <w:color w:val="auto"/>
        </w:rPr>
        <w:t>Wang, Z., Gerstein, M., Snyder, M., 2009. RNA-Seq: a revolutionary tool for transcriptomics. Nat. Rev. Genet. 10, 57–63. doi:10.1038/nrg2484</w:t>
      </w:r>
    </w:p>
    <w:p w14:paraId="6851FC9C" w14:textId="77777777" w:rsidR="002A3F5B" w:rsidRPr="002A3F5B" w:rsidRDefault="002A3F5B" w:rsidP="002A3F5B">
      <w:pPr>
        <w:pStyle w:val="Bibliography"/>
        <w:rPr>
          <w:color w:val="auto"/>
        </w:rPr>
      </w:pPr>
      <w:r w:rsidRPr="002A3F5B">
        <w:rPr>
          <w:color w:val="auto"/>
        </w:rPr>
        <w:t>Washburn, M.P., Koller, A., Oshiro, G., Ulaszek, R.R., Plouffe, D., Deciu, C., Winzeler, E., Yates, J.R., 2003. Protein pathway and complex clustering of correlated mRNA and protein expression analyses in Saccharomyces cerevisiae. Proc. Natl. Acad. Sci. 100, 3107–3112. doi:10.1073/pnas.0634629100</w:t>
      </w:r>
    </w:p>
    <w:p w14:paraId="2C54EA07" w14:textId="77777777" w:rsidR="002A3F5B" w:rsidRPr="002A3F5B" w:rsidRDefault="002A3F5B" w:rsidP="002A3F5B">
      <w:pPr>
        <w:pStyle w:val="Bibliography"/>
        <w:rPr>
          <w:color w:val="auto"/>
        </w:rPr>
      </w:pPr>
      <w:r w:rsidRPr="002A3F5B">
        <w:rPr>
          <w:color w:val="auto"/>
        </w:rPr>
        <w:t>Wek, R.C., Sameshima, J.H., Hatfield, G.W., 1987. Rho-dependent transcriptional polarity in the ilvGMEDA operon of wild-type Escherichia coli K12. J. Biol. Chem. 262, 15256–15261.</w:t>
      </w:r>
    </w:p>
    <w:p w14:paraId="50A2E3F6" w14:textId="77777777" w:rsidR="002A3F5B" w:rsidRPr="002A3F5B" w:rsidRDefault="002A3F5B" w:rsidP="002A3F5B">
      <w:pPr>
        <w:pStyle w:val="Bibliography"/>
        <w:rPr>
          <w:color w:val="auto"/>
        </w:rPr>
      </w:pPr>
      <w:r w:rsidRPr="002A3F5B">
        <w:rPr>
          <w:color w:val="auto"/>
        </w:rPr>
        <w:t>Wiśniewski, J.R., Rakus, D., n.d. Quantitative analysis of the Escherichia coli proteome. Data Brief. doi:10.1016/j.dib.2014.08.004</w:t>
      </w:r>
    </w:p>
    <w:p w14:paraId="141030E8" w14:textId="77777777" w:rsidR="002A3F5B" w:rsidRPr="002A3F5B" w:rsidRDefault="002A3F5B" w:rsidP="002A3F5B">
      <w:pPr>
        <w:pStyle w:val="Bibliography"/>
        <w:rPr>
          <w:color w:val="auto"/>
        </w:rPr>
      </w:pPr>
      <w:r w:rsidRPr="002A3F5B">
        <w:rPr>
          <w:color w:val="auto"/>
        </w:rPr>
        <w:t>Yamada, M., Saier Jr, M.H., 1988. Positive and negative regulators for glucitol (gut) operon expression in Escherichia coli. J. Mol. Biol. 203, 569–583. doi:10.1016/0022-2836(88)90193-3</w:t>
      </w:r>
    </w:p>
    <w:p w14:paraId="4C30F445" w14:textId="77777777" w:rsidR="002A3F5B" w:rsidRPr="002A3F5B" w:rsidRDefault="002A3F5B" w:rsidP="002A3F5B">
      <w:pPr>
        <w:pStyle w:val="Bibliography"/>
        <w:rPr>
          <w:color w:val="auto"/>
        </w:rPr>
      </w:pPr>
      <w:r w:rsidRPr="002A3F5B">
        <w:rPr>
          <w:color w:val="auto"/>
        </w:rPr>
        <w:t>Yoon, S.H., Han, M.-J., Jeong, H., Lee, C.H., Xia, X.-X., Lee, D.-H., Shim, J.H., Lee, S.Y., Oh, T.K., Kim, J.F., 2012. Comparative multi-omics systems analysis of Escherichia coli strains B and K-12. Genome Biol. 13, R37. doi:10.1186/gb-2012-13-5-r37</w:t>
      </w:r>
    </w:p>
    <w:p w14:paraId="0D17D98E" w14:textId="77777777" w:rsidR="002A3F5B" w:rsidRPr="002A3F5B" w:rsidRDefault="002A3F5B" w:rsidP="002A3F5B">
      <w:pPr>
        <w:pStyle w:val="Bibliography"/>
        <w:rPr>
          <w:color w:val="auto"/>
        </w:rPr>
      </w:pPr>
      <w:r w:rsidRPr="002A3F5B">
        <w:rPr>
          <w:color w:val="auto"/>
        </w:rPr>
        <w:t>Zamboni, N., Fendt, S.-M., Rühl, M., Sauer, U., 2009. 13C-based metabolic flux analysis. Nat. Protoc. 4, 878–892. doi:10.1038/nprot.2009.58</w:t>
      </w:r>
    </w:p>
    <w:p w14:paraId="6701D1EF" w14:textId="77777777" w:rsidR="005A50CF" w:rsidRPr="002C1CF2" w:rsidRDefault="00207439" w:rsidP="002C1CF2">
      <w:r w:rsidRPr="002C1CF2">
        <w:rPr>
          <w:color w:val="auto"/>
        </w:rPr>
        <w:fldChar w:fldCharType="end"/>
      </w:r>
      <w:r w:rsidR="005A50CF">
        <w:br w:type="page"/>
      </w:r>
    </w:p>
    <w:p w14:paraId="4BDFA440" w14:textId="77777777" w:rsidR="009C2E68" w:rsidRDefault="008B0D42" w:rsidP="005A50CF">
      <w:pPr>
        <w:pStyle w:val="Heading1"/>
      </w:pPr>
      <w:r>
        <w:lastRenderedPageBreak/>
        <w:t>Figure</w:t>
      </w:r>
      <w:r w:rsidR="005A50CF">
        <w:t xml:space="preserve"> Captions</w:t>
      </w:r>
    </w:p>
    <w:p w14:paraId="5DAD10B4" w14:textId="77777777" w:rsidR="005A50CF" w:rsidRDefault="005A50CF"/>
    <w:p w14:paraId="5366A0FB" w14:textId="77777777" w:rsidR="005A50CF" w:rsidRDefault="008B0D42">
      <w:r>
        <w:rPr>
          <w:b/>
          <w:bCs/>
        </w:rPr>
        <w:t>Figure</w:t>
      </w:r>
      <w:r w:rsidR="005A50CF">
        <w:rPr>
          <w:b/>
          <w:bCs/>
        </w:rPr>
        <w:t xml:space="preserve"> 1.</w:t>
      </w:r>
      <w:r w:rsidR="005A50CF">
        <w:t xml:space="preserve"> </w:t>
      </w:r>
      <w:r w:rsidR="005A50CF">
        <w:rPr>
          <w:b/>
          <w:bCs/>
        </w:rPr>
        <w:t xml:space="preserve">Overview of experimental </w:t>
      </w:r>
      <w:proofErr w:type="gramStart"/>
      <w:r w:rsidR="005A50CF">
        <w:rPr>
          <w:b/>
          <w:bCs/>
        </w:rPr>
        <w:t>work flow</w:t>
      </w:r>
      <w:proofErr w:type="gramEnd"/>
      <w:r w:rsidR="005A50CF">
        <w:rPr>
          <w:b/>
          <w:bCs/>
        </w:rPr>
        <w:t xml:space="preserve">. </w:t>
      </w:r>
    </w:p>
    <w:p w14:paraId="233AA3FD" w14:textId="77777777" w:rsidR="005A50CF" w:rsidRDefault="002F22E7" w:rsidP="00A3644C">
      <w:pPr>
        <w:pStyle w:val="NoSpacing"/>
      </w:pPr>
      <w:r>
        <w:t>(</w:t>
      </w:r>
      <w:r w:rsidR="005A50CF">
        <w:t xml:space="preserve">A) Measurements of RNA, protein, lipids, and metabolic flux are taken under uniform growth and environmental conditions. </w:t>
      </w:r>
      <w:r>
        <w:t>(</w:t>
      </w:r>
      <w:r w:rsidR="005A50CF">
        <w:t xml:space="preserve">B) Long-term glucose starvation experiment. </w:t>
      </w:r>
      <w:r w:rsidR="005A50CF" w:rsidRPr="002F22E7">
        <w:rPr>
          <w:i/>
        </w:rPr>
        <w:t xml:space="preserve">E. </w:t>
      </w:r>
      <w:proofErr w:type="gramStart"/>
      <w:r w:rsidR="005A50CF" w:rsidRPr="002F22E7">
        <w:rPr>
          <w:i/>
        </w:rPr>
        <w:t>coli</w:t>
      </w:r>
      <w:proofErr w:type="gramEnd"/>
      <w:r w:rsidR="005A50CF">
        <w:t xml:space="preserve"> </w:t>
      </w:r>
      <w:r>
        <w:t xml:space="preserve">B </w:t>
      </w:r>
      <w:r w:rsidR="005A50CF">
        <w:t>REL606 strain was taken from freezer stock and revived in 10ml DM500 media with mi</w:t>
      </w:r>
      <w:r w:rsidR="005A50CF">
        <w:t>n</w:t>
      </w:r>
      <w:r w:rsidR="005A50CF">
        <w:t>imal glucose  for 24 hrs (day -2). The next day this culture was diluted 1:10 in 500mL DM500 and grown for 24 hrs</w:t>
      </w:r>
      <w:r>
        <w:t xml:space="preserve"> </w:t>
      </w:r>
      <w:r w:rsidR="005A50CF">
        <w:t>(day</w:t>
      </w:r>
      <w:r>
        <w:t xml:space="preserve"> </w:t>
      </w:r>
      <w:r w:rsidR="005A50CF">
        <w:t xml:space="preserve">-1). On the day of the experiment (day 0) the previously conditioned culture was diluted again into several individual cultures. </w:t>
      </w:r>
      <w:r>
        <w:t>(</w:t>
      </w:r>
      <w:r w:rsidR="005A50CF">
        <w:t>C) The OD @ 600 was measured to asses</w:t>
      </w:r>
      <w:r>
        <w:t>s</w:t>
      </w:r>
      <w:r w:rsidR="005A50CF">
        <w:t xml:space="preserve"> growth and optimal collection of time points. </w:t>
      </w:r>
      <w:proofErr w:type="gramStart"/>
      <w:r w:rsidR="005A50CF">
        <w:t>Nine time points where selected for this experiment spanning 3hr-2wks.</w:t>
      </w:r>
      <w:proofErr w:type="gramEnd"/>
      <w:r w:rsidR="005A50CF">
        <w:t xml:space="preserve"> </w:t>
      </w:r>
      <w:r>
        <w:t>(</w:t>
      </w:r>
      <w:r w:rsidR="005A50CF">
        <w:t>D) For each sample 1ml was r</w:t>
      </w:r>
      <w:r w:rsidR="005A50CF">
        <w:t>e</w:t>
      </w:r>
      <w:r w:rsidR="005A50CF">
        <w:t>moved from the culture for each experiment to be done, spun down, flash frozen, and di</w:t>
      </w:r>
      <w:r w:rsidR="005A50CF">
        <w:t>s</w:t>
      </w:r>
      <w:r w:rsidR="005A50CF">
        <w:t xml:space="preserve">tributed to the experimental labs in our consortium to measure RNA via RNA </w:t>
      </w:r>
      <w:proofErr w:type="spellStart"/>
      <w:r w:rsidR="005A50CF">
        <w:t>seq</w:t>
      </w:r>
      <w:proofErr w:type="spellEnd"/>
      <w:r w:rsidR="005A50CF">
        <w:t xml:space="preserve">, protein via LC/MS, lipids via </w:t>
      </w:r>
      <w:proofErr w:type="spellStart"/>
      <w:r w:rsidR="005A50CF">
        <w:t>Maldi</w:t>
      </w:r>
      <w:proofErr w:type="spellEnd"/>
      <w:r w:rsidR="005A50CF">
        <w:t xml:space="preserve">-TOF MS and ESI MS, and metabolic flux via GC-MS. </w:t>
      </w:r>
    </w:p>
    <w:p w14:paraId="1BB1DC7B" w14:textId="77777777" w:rsidR="005A50CF" w:rsidRDefault="005A50CF"/>
    <w:p w14:paraId="11641DAC" w14:textId="77777777" w:rsidR="005A50CF" w:rsidRDefault="008B0D42">
      <w:r>
        <w:rPr>
          <w:b/>
        </w:rPr>
        <w:t>Figure</w:t>
      </w:r>
      <w:r w:rsidR="005A50CF">
        <w:rPr>
          <w:b/>
        </w:rPr>
        <w:t xml:space="preserve"> 2. </w:t>
      </w:r>
      <w:r w:rsidR="005A50CF" w:rsidRPr="005A50CF">
        <w:rPr>
          <w:b/>
          <w:i/>
        </w:rPr>
        <w:t>K</w:t>
      </w:r>
      <w:r w:rsidR="005A50CF">
        <w:rPr>
          <w:b/>
        </w:rPr>
        <w:t>-means clustering of RNA and protein profiles in long-term glucose starvation</w:t>
      </w:r>
    </w:p>
    <w:p w14:paraId="48D311CC" w14:textId="77777777" w:rsidR="005A50CF" w:rsidRDefault="005A50CF" w:rsidP="00DD6EEC">
      <w:pPr>
        <w:pStyle w:val="NoSpacing"/>
      </w:pPr>
      <w:r>
        <w:t xml:space="preserve">RNA and Protein profiles, normalized to each molecules maximum value, where clustered by geometric distance using </w:t>
      </w:r>
      <w:r w:rsidRPr="002F22E7">
        <w:rPr>
          <w:i/>
        </w:rPr>
        <w:t>K</w:t>
      </w:r>
      <w:r>
        <w:t xml:space="preserve">-means clustering with 15 and 25 clusters respectively. The cluster centroids where then plotted as heat maps with darker blue representing higher RNA, or protein, levels. </w:t>
      </w:r>
      <w:r w:rsidR="002F22E7">
        <w:t>(</w:t>
      </w:r>
      <w:r>
        <w:t xml:space="preserve">A) RNA levels are largely shutoff upon glucose starvation with some RNA being temporarily </w:t>
      </w:r>
      <w:proofErr w:type="gramStart"/>
      <w:r w:rsidR="002F22E7">
        <w:t>up-regulated</w:t>
      </w:r>
      <w:proofErr w:type="gramEnd"/>
      <w:r>
        <w:t xml:space="preserve"> during the transition between exponential and stationary growth. </w:t>
      </w:r>
      <w:r w:rsidR="002F22E7">
        <w:t>(</w:t>
      </w:r>
      <w:r>
        <w:t>B) Protein levels show a much wider range of behaviors with some b</w:t>
      </w:r>
      <w:r>
        <w:t>e</w:t>
      </w:r>
      <w:r>
        <w:t xml:space="preserve">ing up or </w:t>
      </w:r>
      <w:r w:rsidR="002F22E7">
        <w:t>down-regulated</w:t>
      </w:r>
      <w:r>
        <w:t xml:space="preserve"> for the duration of the experiment as well as for a short period of time during the transition from exponential to stationary growth. </w:t>
      </w:r>
      <w:r w:rsidR="002F22E7">
        <w:t>(</w:t>
      </w:r>
      <w:r>
        <w:t>C) Histogram of the co</w:t>
      </w:r>
      <w:r>
        <w:t>r</w:t>
      </w:r>
      <w:r>
        <w:t>relation coefficients between individual protein levels and the time integral of RNA. This is the limit of slow protein degradation where protein levels are proportional to the cumul</w:t>
      </w:r>
      <w:r>
        <w:t>a</w:t>
      </w:r>
      <w:r>
        <w:t xml:space="preserve">tive sum of their respective transcripts. </w:t>
      </w:r>
      <w:r w:rsidR="002F22E7">
        <w:t>(</w:t>
      </w:r>
      <w:r>
        <w:t>D) Histogram of the correlation coefficient b</w:t>
      </w:r>
      <w:r>
        <w:t>e</w:t>
      </w:r>
      <w:r>
        <w:t>tween relative protein levels and their corresponding (relative) transcripts. This is a mea</w:t>
      </w:r>
      <w:r>
        <w:t>s</w:t>
      </w:r>
      <w:r>
        <w:t xml:space="preserve">ure of how proportional proteins are to their respective RNAs. </w:t>
      </w:r>
      <w:r w:rsidR="002F22E7">
        <w:t>(</w:t>
      </w:r>
      <w:r>
        <w:t>E) 2-D histogram of the correlation coefficient of protein vs. RNA (on the x-axis) and the protein vs. the time int</w:t>
      </w:r>
      <w:r>
        <w:t>e</w:t>
      </w:r>
      <w:r>
        <w:t xml:space="preserve">gral of RNA (y-axis). Darker colors indicate more genes in that given bin. There is a </w:t>
      </w:r>
      <w:r w:rsidR="002F22E7">
        <w:t>strong anti-correlation between</w:t>
      </w:r>
      <w:r>
        <w:t xml:space="preserve"> the two measures of dynamic correlation indicating that these two quantities are largely mutually exclusive. </w:t>
      </w:r>
      <w:r w:rsidR="002F22E7">
        <w:t>(</w:t>
      </w:r>
      <w:r>
        <w:t>F) The correlation between all RNA and pr</w:t>
      </w:r>
      <w:r>
        <w:t>o</w:t>
      </w:r>
      <w:r>
        <w:t>tein levels for a sin</w:t>
      </w:r>
      <w:r w:rsidR="002F22E7">
        <w:t>gle time point is weak (</w:t>
      </w:r>
      <w:r>
        <w:t xml:space="preserve">Spearman correlation coefficient of 0.59). </w:t>
      </w:r>
    </w:p>
    <w:p w14:paraId="645E8F6E" w14:textId="77777777" w:rsidR="00A923F5" w:rsidRDefault="00A923F5" w:rsidP="00A923F5"/>
    <w:p w14:paraId="1AB16460" w14:textId="77777777" w:rsidR="00A923F5" w:rsidRDefault="00A923F5" w:rsidP="00A923F5">
      <w:r>
        <w:rPr>
          <w:b/>
          <w:bCs/>
        </w:rPr>
        <w:t>Figure 3</w:t>
      </w:r>
      <w:del w:id="316" w:author="Claus Wilke" w:date="2014-09-21T19:31:00Z">
        <w:r w:rsidDel="009C2E15">
          <w:rPr>
            <w:b/>
            <w:bCs/>
          </w:rPr>
          <w:delText xml:space="preserve"> </w:delText>
        </w:r>
      </w:del>
      <w:r>
        <w:rPr>
          <w:b/>
          <w:bCs/>
        </w:rPr>
        <w:t>. RNA fractions.</w:t>
      </w:r>
    </w:p>
    <w:p w14:paraId="2264828E" w14:textId="77777777" w:rsidR="00A923F5" w:rsidRDefault="00A923F5" w:rsidP="00A923F5">
      <w:pPr>
        <w:pStyle w:val="NoSpacing"/>
      </w:pPr>
      <w:r>
        <w:t xml:space="preserve">For each time point the fraction of total RNA that is either non-coding (purple), </w:t>
      </w:r>
      <w:proofErr w:type="spellStart"/>
      <w:r>
        <w:t>tRNA</w:t>
      </w:r>
      <w:proofErr w:type="spellEnd"/>
      <w:r>
        <w:t xml:space="preserve"> (o</w:t>
      </w:r>
      <w:r>
        <w:t>r</w:t>
      </w:r>
      <w:r>
        <w:t xml:space="preserve">ange), </w:t>
      </w:r>
      <w:proofErr w:type="spellStart"/>
      <w:r>
        <w:t>rRNA</w:t>
      </w:r>
      <w:proofErr w:type="spellEnd"/>
      <w:r>
        <w:t xml:space="preserve"> (green), or mRNA (red). A) RNA fractions for non-ribosomal RNA depleted samples. B) RNA fractions for ribosomal depleted fractions. Each bar represents an ind</w:t>
      </w:r>
      <w:r>
        <w:t>i</w:t>
      </w:r>
      <w:r>
        <w:t xml:space="preserve">vidual biological repeat. </w:t>
      </w:r>
    </w:p>
    <w:p w14:paraId="04F14699" w14:textId="77777777" w:rsidR="00A923F5" w:rsidRDefault="00A923F5" w:rsidP="00A923F5">
      <w:pPr>
        <w:pStyle w:val="NoSpacing"/>
      </w:pPr>
    </w:p>
    <w:p w14:paraId="372E1A39" w14:textId="77777777" w:rsidR="00A923F5" w:rsidRDefault="00A923F5"/>
    <w:p w14:paraId="7EB0D0D9" w14:textId="77777777" w:rsidR="00A923F5" w:rsidRDefault="00A923F5"/>
    <w:p w14:paraId="6049145C" w14:textId="77777777" w:rsidR="00A923F5" w:rsidRDefault="00A923F5"/>
    <w:p w14:paraId="6E9EED41" w14:textId="77777777" w:rsidR="005A50CF" w:rsidRDefault="005A50CF"/>
    <w:p w14:paraId="6200BCAA" w14:textId="77777777" w:rsidR="005A50CF" w:rsidRDefault="008B0D42">
      <w:r>
        <w:rPr>
          <w:b/>
        </w:rPr>
        <w:t>Figure</w:t>
      </w:r>
      <w:r w:rsidR="005A50CF">
        <w:rPr>
          <w:b/>
        </w:rPr>
        <w:t xml:space="preserve"> </w:t>
      </w:r>
      <w:r w:rsidR="00A923F5">
        <w:rPr>
          <w:b/>
        </w:rPr>
        <w:t>4</w:t>
      </w:r>
      <w:r w:rsidR="005A50CF">
        <w:rPr>
          <w:b/>
        </w:rPr>
        <w:t xml:space="preserve">. </w:t>
      </w:r>
      <w:proofErr w:type="gramStart"/>
      <w:r w:rsidR="005A50CF">
        <w:rPr>
          <w:b/>
        </w:rPr>
        <w:t>Intra operon correlation.</w:t>
      </w:r>
      <w:proofErr w:type="gramEnd"/>
      <w:r w:rsidR="005A50CF">
        <w:rPr>
          <w:b/>
        </w:rPr>
        <w:t xml:space="preserve"> </w:t>
      </w:r>
    </w:p>
    <w:p w14:paraId="5152AEE2" w14:textId="77777777" w:rsidR="005A50CF" w:rsidRDefault="005A50CF" w:rsidP="00A3644C">
      <w:pPr>
        <w:pStyle w:val="NoSpacing"/>
      </w:pPr>
      <w:r>
        <w:t xml:space="preserve">(A) </w:t>
      </w:r>
      <w:proofErr w:type="gramStart"/>
      <w:r>
        <w:t>and</w:t>
      </w:r>
      <w:proofErr w:type="gramEnd"/>
      <w:r>
        <w:t xml:space="preserve"> (B) histograms of the median pairwise correlation coefficient between all possible pairs of RNA and Protein profiles, respectively, within an operon. Proteins that have a smaller inter-gene distance are more likely to have correlated profiles (C).  </w:t>
      </w:r>
      <w:proofErr w:type="gramStart"/>
      <w:r>
        <w:t>2D Histogram of the pairwise correlation between proteins in the same operon, y-axis, and the inter-gene distance between the protein coding regions, x-axis.</w:t>
      </w:r>
      <w:proofErr w:type="gramEnd"/>
      <w:r>
        <w:t xml:space="preserve"> (D) </w:t>
      </w:r>
      <w:proofErr w:type="gramStart"/>
      <w:r>
        <w:t>and</w:t>
      </w:r>
      <w:proofErr w:type="gramEnd"/>
      <w:r>
        <w:t xml:space="preserve"> (E) Examples of proteins in the same operon that are highly correlated. (F) </w:t>
      </w:r>
      <w:proofErr w:type="gramStart"/>
      <w:r>
        <w:t>and</w:t>
      </w:r>
      <w:proofErr w:type="gramEnd"/>
      <w:r>
        <w:t xml:space="preserve"> (G) Examples of RNAs in the same operon that are highly correlated.</w:t>
      </w:r>
    </w:p>
    <w:p w14:paraId="6C0BE7DE" w14:textId="77777777" w:rsidR="005A50CF" w:rsidRDefault="005A50CF"/>
    <w:p w14:paraId="1FCB32B3" w14:textId="77777777" w:rsidR="005A50CF" w:rsidRDefault="005A50CF"/>
    <w:p w14:paraId="5164CB07" w14:textId="77777777" w:rsidR="005A50CF" w:rsidRDefault="008B0D42">
      <w:r>
        <w:rPr>
          <w:b/>
        </w:rPr>
        <w:t>Figure</w:t>
      </w:r>
      <w:r w:rsidR="005A50CF">
        <w:rPr>
          <w:b/>
        </w:rPr>
        <w:t xml:space="preserve"> </w:t>
      </w:r>
      <w:r w:rsidR="00A923F5">
        <w:rPr>
          <w:b/>
        </w:rPr>
        <w:t>5</w:t>
      </w:r>
      <w:r w:rsidR="005A50CF">
        <w:rPr>
          <w:b/>
        </w:rPr>
        <w:t>. Analysis of RNA and protein profiles for long-term glucose starvation</w:t>
      </w:r>
    </w:p>
    <w:p w14:paraId="22CDA8C2" w14:textId="77777777" w:rsidR="005A50CF" w:rsidRDefault="005A50CF" w:rsidP="00A3644C">
      <w:pPr>
        <w:pStyle w:val="NoSpacing"/>
      </w:pPr>
      <w:r>
        <w:t>We group RNA, and protein, time courses based on general qualitative behaviors. In r</w:t>
      </w:r>
      <w:r>
        <w:t>e</w:t>
      </w:r>
      <w:r>
        <w:t xml:space="preserve">sponse to glucose starvation RNA can be shut off, turned on, pulsed up, and pulsed down.  </w:t>
      </w:r>
      <w:r w:rsidR="002F22E7">
        <w:t>(</w:t>
      </w:r>
      <w:r>
        <w:t xml:space="preserve">A) To sort the profiles, a piecewise continuous curve is fit to our data. The parameter, </w:t>
      </w:r>
      <w:r w:rsidRPr="002F22E7">
        <w:rPr>
          <w:i/>
        </w:rPr>
        <w:t>t</w:t>
      </w:r>
      <w:r w:rsidRPr="002F22E7">
        <w:rPr>
          <w:vertAlign w:val="subscript"/>
        </w:rPr>
        <w:t>0</w:t>
      </w:r>
      <w:r>
        <w:t>, is the time at which we start to collect data at 3hrs into growth. The curve was fit using a di</w:t>
      </w:r>
      <w:r>
        <w:t>f</w:t>
      </w:r>
      <w:r>
        <w:t xml:space="preserve">ferential </w:t>
      </w:r>
      <w:proofErr w:type="gramStart"/>
      <w:r>
        <w:t>evolution fitting</w:t>
      </w:r>
      <w:proofErr w:type="gramEnd"/>
      <w:r>
        <w:t xml:space="preserve"> algorithm that is gradient free and population based, allowing for a range of possible parameter sets that can explain our data given the experimental error. </w:t>
      </w:r>
      <w:r w:rsidR="002F22E7">
        <w:t>(</w:t>
      </w:r>
      <w:r>
        <w:t>B</w:t>
      </w:r>
      <w:r w:rsidR="002F22E7">
        <w:t>)</w:t>
      </w:r>
      <w:r>
        <w:t>-</w:t>
      </w:r>
      <w:r w:rsidR="002F22E7">
        <w:t>(</w:t>
      </w:r>
      <w:r>
        <w:t>F) Four random examples of measured RNA time courses averaged across 3 biological replicates (green circles) with their standard deviations (green bars) along with the corr</w:t>
      </w:r>
      <w:r>
        <w:t>e</w:t>
      </w:r>
      <w:r>
        <w:t xml:space="preserve">sponding fits (blue). The blue bars represent the standard deviation of the range of fits that agree with our data. Both experimental time courses and fits are normalized by the average of the time course. </w:t>
      </w:r>
      <w:r w:rsidR="002F22E7">
        <w:t>(</w:t>
      </w:r>
      <w:r>
        <w:t xml:space="preserve">G) Most of the RNA’s begin to change between 6-8 hrs, when the cells begin to enter stationary phase. This is demonstrated by the histogram of </w:t>
      </w:r>
      <w:r w:rsidRPr="002F22E7">
        <w:rPr>
          <w:i/>
        </w:rPr>
        <w:t>t</w:t>
      </w:r>
      <w:r w:rsidRPr="002F22E7">
        <w:rPr>
          <w:vertAlign w:val="subscript"/>
        </w:rPr>
        <w:t>1</w:t>
      </w:r>
      <w:r>
        <w:t xml:space="preserve">, the time to the first inflection point. </w:t>
      </w:r>
    </w:p>
    <w:p w14:paraId="46CFCC74" w14:textId="77777777" w:rsidR="005A50CF" w:rsidRDefault="005A50CF"/>
    <w:p w14:paraId="2CE35DE7" w14:textId="77777777" w:rsidR="005A50CF" w:rsidRDefault="008B0D42">
      <w:r>
        <w:rPr>
          <w:b/>
          <w:bCs/>
        </w:rPr>
        <w:t>Figure</w:t>
      </w:r>
      <w:r w:rsidR="005A50CF">
        <w:rPr>
          <w:b/>
          <w:bCs/>
        </w:rPr>
        <w:t xml:space="preserve"> </w:t>
      </w:r>
      <w:r w:rsidR="00A923F5">
        <w:rPr>
          <w:b/>
          <w:bCs/>
        </w:rPr>
        <w:t>6</w:t>
      </w:r>
      <w:r w:rsidR="005A50CF">
        <w:rPr>
          <w:b/>
          <w:bCs/>
        </w:rPr>
        <w:t xml:space="preserve">. </w:t>
      </w:r>
      <w:proofErr w:type="gramStart"/>
      <w:r w:rsidR="005A50CF">
        <w:rPr>
          <w:b/>
          <w:bCs/>
        </w:rPr>
        <w:t>Term enrichment and general behaviors.</w:t>
      </w:r>
      <w:proofErr w:type="gramEnd"/>
    </w:p>
    <w:p w14:paraId="29961FA4" w14:textId="77777777" w:rsidR="005A50CF" w:rsidRDefault="005A50CF" w:rsidP="00A3644C">
      <w:pPr>
        <w:pStyle w:val="NoSpacing"/>
      </w:pPr>
      <w:r>
        <w:t xml:space="preserve">Fitting the mRNA and protein profiles allowed us to estimate the underlying dynamics and differential regulation of each gene sorting them into high confidence bins describing their behavior. Genes where put into bins based upon if they where </w:t>
      </w:r>
      <w:proofErr w:type="gramStart"/>
      <w:r w:rsidR="002F22E7">
        <w:t>up-regulated</w:t>
      </w:r>
      <w:proofErr w:type="gramEnd"/>
      <w:r>
        <w:t xml:space="preserve">, </w:t>
      </w:r>
      <w:r w:rsidR="002F22E7">
        <w:t>down-regulated</w:t>
      </w:r>
      <w:r>
        <w:t xml:space="preserve">, temporarily </w:t>
      </w:r>
      <w:r w:rsidR="002F22E7">
        <w:t>up-regulated</w:t>
      </w:r>
      <w:r>
        <w:t xml:space="preserve">, or temporarily </w:t>
      </w:r>
      <w:r w:rsidR="002F22E7">
        <w:t>down-regulated</w:t>
      </w:r>
      <w:r>
        <w:t>. The mRNA, or pr</w:t>
      </w:r>
      <w:r>
        <w:t>o</w:t>
      </w:r>
      <w:r>
        <w:t xml:space="preserve">teins, in each bin where then tested for enrichment of GO terms. </w:t>
      </w:r>
      <w:r w:rsidR="002F22E7">
        <w:t>(</w:t>
      </w:r>
      <w:r>
        <w:t xml:space="preserve">A) </w:t>
      </w:r>
      <w:proofErr w:type="gramStart"/>
      <w:r>
        <w:t>and</w:t>
      </w:r>
      <w:proofErr w:type="gramEnd"/>
      <w:r>
        <w:t xml:space="preserve"> </w:t>
      </w:r>
      <w:r w:rsidR="002F22E7">
        <w:t>(</w:t>
      </w:r>
      <w:r>
        <w:t xml:space="preserve">B) </w:t>
      </w:r>
      <w:bookmarkStart w:id="317" w:name="__DdeLink__5231_903009628"/>
      <w:r>
        <w:t>shows the a</w:t>
      </w:r>
      <w:r>
        <w:t>v</w:t>
      </w:r>
      <w:r>
        <w:t xml:space="preserve">erage of the mRNAs in a given enriched term for mRNAs that are down and </w:t>
      </w:r>
      <w:r w:rsidR="002F22E7">
        <w:t>up-regulated</w:t>
      </w:r>
      <w:r>
        <w:t xml:space="preserve"> respectively. </w:t>
      </w:r>
      <w:bookmarkEnd w:id="317"/>
      <w:r w:rsidR="002F22E7">
        <w:t>(</w:t>
      </w:r>
      <w:r>
        <w:t xml:space="preserve">C) </w:t>
      </w:r>
      <w:proofErr w:type="gramStart"/>
      <w:r>
        <w:t>and</w:t>
      </w:r>
      <w:proofErr w:type="gramEnd"/>
      <w:r>
        <w:t xml:space="preserve"> </w:t>
      </w:r>
      <w:r w:rsidR="002F22E7">
        <w:t>(</w:t>
      </w:r>
      <w:r>
        <w:t xml:space="preserve">D) shows the average of the proteins in a given enriched term for proteins that are down and </w:t>
      </w:r>
      <w:r w:rsidR="002F22E7">
        <w:t>up-regulated</w:t>
      </w:r>
      <w:r>
        <w:t xml:space="preserve"> respectively.  There was no significant enrichment for either proteins or mRNAs that where temporarily up or </w:t>
      </w:r>
      <w:proofErr w:type="gramStart"/>
      <w:r w:rsidR="002F22E7">
        <w:t>down-regulated</w:t>
      </w:r>
      <w:proofErr w:type="gramEnd"/>
      <w:r>
        <w:t>. As a compl</w:t>
      </w:r>
      <w:r>
        <w:t>e</w:t>
      </w:r>
      <w:r>
        <w:t xml:space="preserve">mentary approach we took the average of all proteins in a given </w:t>
      </w:r>
      <w:proofErr w:type="spellStart"/>
      <w:r>
        <w:t>Kegg</w:t>
      </w:r>
      <w:proofErr w:type="spellEnd"/>
      <w:r>
        <w:t xml:space="preserve"> pathway annotation. </w:t>
      </w:r>
      <w:r w:rsidR="002F22E7">
        <w:t>(</w:t>
      </w:r>
      <w:r>
        <w:t xml:space="preserve">E) </w:t>
      </w:r>
      <w:proofErr w:type="gramStart"/>
      <w:r>
        <w:t>and</w:t>
      </w:r>
      <w:proofErr w:type="gramEnd"/>
      <w:r>
        <w:t xml:space="preserve"> </w:t>
      </w:r>
      <w:r w:rsidR="002F22E7">
        <w:t>(</w:t>
      </w:r>
      <w:r>
        <w:t xml:space="preserve">F) show the average of the proteins in the </w:t>
      </w:r>
      <w:proofErr w:type="spellStart"/>
      <w:r>
        <w:t>Kegg</w:t>
      </w:r>
      <w:proofErr w:type="spellEnd"/>
      <w:r>
        <w:t xml:space="preserve"> pathway that are changing signif</w:t>
      </w:r>
      <w:r>
        <w:t>i</w:t>
      </w:r>
      <w:r>
        <w:t>cantly. All the other terms where flat.</w:t>
      </w:r>
    </w:p>
    <w:p w14:paraId="7F489D4F" w14:textId="77777777" w:rsidR="005A50CF" w:rsidRDefault="005A50CF"/>
    <w:p w14:paraId="1FC7CB86" w14:textId="77777777" w:rsidR="005A50CF" w:rsidRDefault="008B0D42">
      <w:r>
        <w:rPr>
          <w:b/>
        </w:rPr>
        <w:t>Figure</w:t>
      </w:r>
      <w:r w:rsidR="005A50CF">
        <w:rPr>
          <w:b/>
        </w:rPr>
        <w:t xml:space="preserve"> </w:t>
      </w:r>
      <w:r w:rsidR="00A923F5">
        <w:rPr>
          <w:b/>
        </w:rPr>
        <w:t>7</w:t>
      </w:r>
      <w:r w:rsidR="005A50CF">
        <w:rPr>
          <w:b/>
        </w:rPr>
        <w:t>. Flux ratio profiles in long-term glucose growth.</w:t>
      </w:r>
    </w:p>
    <w:p w14:paraId="4ED795D7" w14:textId="77777777" w:rsidR="005A50CF" w:rsidRDefault="005A50CF" w:rsidP="00A3644C">
      <w:pPr>
        <w:pStyle w:val="NoSpacing"/>
      </w:pPr>
      <w:r>
        <w:t>Flux ratios where computed using fiat flux software from GC-MS derived 13C constraints. Only one independent flux ratio showed a significant change over the course of the exper</w:t>
      </w:r>
      <w:r>
        <w:t>i</w:t>
      </w:r>
      <w:r>
        <w:t>ment. Flux ratios for (A)</w:t>
      </w:r>
      <w:r w:rsidR="002F22E7">
        <w:t xml:space="preserve"> </w:t>
      </w:r>
      <w:r>
        <w:t xml:space="preserve">SER from GLY, (B) OYR from MAL upper branch, (C) PEP through TK upper branch, (D) PEP through PPP upper branch, </w:t>
      </w:r>
      <w:r w:rsidR="002F22E7">
        <w:t>(</w:t>
      </w:r>
      <w:r>
        <w:t xml:space="preserve">E) PEP from OAA, (F) OAA from PEP, (G) P5P from G6P lower branch, (H) E4P through TK, and (I) GLY through serine. </w:t>
      </w:r>
      <w:r w:rsidR="002F22E7">
        <w:t xml:space="preserve">P5P from </w:t>
      </w:r>
      <w:r w:rsidR="00A923F5">
        <w:lastRenderedPageBreak/>
        <w:t>G6P lower branch</w:t>
      </w:r>
      <w:r w:rsidR="002F22E7">
        <w:t xml:space="preserve"> </w:t>
      </w:r>
      <w:r w:rsidR="00A923F5">
        <w:t xml:space="preserve">has </w:t>
      </w:r>
      <w:r>
        <w:t>a large correlation (~0.85) with the corresponding ratio of proteins that catalyze those reactions while the corresponding mRNA ratio shows a much lower correlation (~0.5) with the flux ratios.</w:t>
      </w:r>
    </w:p>
    <w:p w14:paraId="3F9C41DB" w14:textId="77777777" w:rsidR="00A923F5" w:rsidRDefault="00A923F5"/>
    <w:p w14:paraId="689745D9" w14:textId="77777777" w:rsidR="005A50CF" w:rsidRDefault="005A50CF"/>
    <w:p w14:paraId="0E5F8721" w14:textId="77777777" w:rsidR="005A50CF" w:rsidRDefault="008B0D42">
      <w:r>
        <w:rPr>
          <w:b/>
          <w:bCs/>
        </w:rPr>
        <w:t>Figure</w:t>
      </w:r>
      <w:r w:rsidR="005A50CF">
        <w:rPr>
          <w:b/>
          <w:bCs/>
        </w:rPr>
        <w:t xml:space="preserve"> </w:t>
      </w:r>
      <w:r w:rsidR="00A923F5">
        <w:rPr>
          <w:b/>
          <w:bCs/>
        </w:rPr>
        <w:t>8</w:t>
      </w:r>
      <w:r w:rsidR="005A50CF">
        <w:rPr>
          <w:b/>
          <w:bCs/>
        </w:rPr>
        <w:t>. Lipid A and phospholipid profiles in long term glucose growth.</w:t>
      </w:r>
    </w:p>
    <w:p w14:paraId="01CFA2AE" w14:textId="77777777" w:rsidR="005A50CF" w:rsidRDefault="005A50CF" w:rsidP="00A3644C">
      <w:pPr>
        <w:pStyle w:val="NoSpacing"/>
      </w:pPr>
      <w:r>
        <w:t>Lipid A and phospholipids were extracted from all samples for analysis by negative ion MALDI-TOF and ESI-MS mass spectrometry, respectively, and the 6 hour and 2 week repr</w:t>
      </w:r>
      <w:r>
        <w:t>e</w:t>
      </w:r>
      <w:r>
        <w:t xml:space="preserve">sentative samples are shown in this figure. </w:t>
      </w:r>
      <w:r w:rsidR="002F22E7">
        <w:t>(</w:t>
      </w:r>
      <w:r>
        <w:t>A) Activation of the acyl-</w:t>
      </w:r>
      <w:proofErr w:type="spellStart"/>
      <w:r>
        <w:t>transferase</w:t>
      </w:r>
      <w:proofErr w:type="spellEnd"/>
      <w:r>
        <w:t xml:space="preserve"> </w:t>
      </w:r>
      <w:proofErr w:type="spellStart"/>
      <w:r>
        <w:t>PagP</w:t>
      </w:r>
      <w:proofErr w:type="spellEnd"/>
      <w:r>
        <w:t xml:space="preserve">, adds a C16 chain to lipid A on the 2-position primary acyl chain, resulting in a m/z of ~2035.  </w:t>
      </w:r>
      <w:r w:rsidR="002F22E7">
        <w:t>(</w:t>
      </w:r>
      <w:r>
        <w:t xml:space="preserve">B) Modification of phospholipids by </w:t>
      </w:r>
      <w:proofErr w:type="spellStart"/>
      <w:r>
        <w:t>cyclopropanation</w:t>
      </w:r>
      <w:proofErr w:type="spellEnd"/>
      <w:r>
        <w:t xml:space="preserve"> of one unsaturated double bond is cat</w:t>
      </w:r>
      <w:r>
        <w:t>a</w:t>
      </w:r>
      <w:r>
        <w:t>lyzed by CFA synthase. Transcripts of CFA synthase increase at late times (green) co</w:t>
      </w:r>
      <w:r>
        <w:t>n</w:t>
      </w:r>
      <w:r>
        <w:t xml:space="preserve">sistent with modification of PE where as the level of CFA protein stays relatively flat at late time points.  </w:t>
      </w:r>
      <w:r w:rsidR="002F22E7">
        <w:t>(</w:t>
      </w:r>
      <w:r>
        <w:t xml:space="preserve">C) As represented here by the 6 hr sample, lipid A from all samples collected between 3 and 48 hrs contained one major peak at ~1797 m/z corresponding to wild type, </w:t>
      </w:r>
      <w:proofErr w:type="spellStart"/>
      <w:r>
        <w:t>hexa-acylated</w:t>
      </w:r>
      <w:proofErr w:type="spellEnd"/>
      <w:r>
        <w:t xml:space="preserve"> lipid A. As illustrated on the right by the 2 week sample, the 1 and 2 week (168 and 336 hr) time points show the addition of the C16 chain to lipid A. </w:t>
      </w:r>
      <w:r w:rsidR="002F22E7">
        <w:t>(</w:t>
      </w:r>
      <w:r>
        <w:t xml:space="preserve">D) </w:t>
      </w:r>
      <w:proofErr w:type="spellStart"/>
      <w:r>
        <w:t>Phosphat</w:t>
      </w:r>
      <w:r>
        <w:t>i</w:t>
      </w:r>
      <w:r>
        <w:t>dylethanolamine</w:t>
      </w:r>
      <w:proofErr w:type="spellEnd"/>
      <w:r>
        <w:t xml:space="preserve"> (PE) is shown here as a representation of similar results obtained in </w:t>
      </w:r>
      <w:proofErr w:type="spellStart"/>
      <w:r>
        <w:t>phosphatidylglycerol</w:t>
      </w:r>
      <w:proofErr w:type="spellEnd"/>
      <w:r>
        <w:t xml:space="preserve"> (PG). The phospholipid profiles of the samples remained relatively consistent with wild type </w:t>
      </w:r>
      <w:r>
        <w:rPr>
          <w:i/>
          <w:iCs/>
        </w:rPr>
        <w:t xml:space="preserve">E. coli </w:t>
      </w:r>
      <w:r>
        <w:t xml:space="preserve">phospholipid profiles until hour 8, when a gradual increase in a peak ~702.5 m/z began and became the predominant species by 2 weeks. This mass cor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14:paraId="15A0AEB4" w14:textId="77777777" w:rsidR="005A50CF" w:rsidRDefault="005A50CF"/>
    <w:p w14:paraId="505AD96D" w14:textId="77777777" w:rsidR="005A50CF" w:rsidRDefault="005A50CF"/>
    <w:p w14:paraId="4854179E" w14:textId="77777777" w:rsidR="00980437" w:rsidRDefault="00980437" w:rsidP="00980437">
      <w:r>
        <w:rPr>
          <w:b/>
          <w:bCs/>
        </w:rPr>
        <w:t>Figure 1 - supplemental figure 1.</w:t>
      </w:r>
      <w:r>
        <w:t xml:space="preserve">  </w:t>
      </w:r>
      <w:proofErr w:type="gramStart"/>
      <w:r>
        <w:rPr>
          <w:b/>
          <w:bCs/>
        </w:rPr>
        <w:t>Correlations of raw protein and mRNA counts</w:t>
      </w:r>
      <w:proofErr w:type="gramEnd"/>
      <w:r>
        <w:rPr>
          <w:b/>
          <w:bCs/>
        </w:rPr>
        <w:t xml:space="preserve"> betw</w:t>
      </w:r>
      <w:r w:rsidR="00CB6967">
        <w:rPr>
          <w:b/>
          <w:bCs/>
        </w:rPr>
        <w:t>een different biological replicates</w:t>
      </w:r>
      <w:r>
        <w:rPr>
          <w:b/>
          <w:bCs/>
        </w:rPr>
        <w:t xml:space="preserve">. </w:t>
      </w:r>
    </w:p>
    <w:p w14:paraId="5D1AED40" w14:textId="77777777" w:rsidR="00980437" w:rsidRDefault="00980437" w:rsidP="00CB6967">
      <w:pPr>
        <w:pStyle w:val="NoSpacing"/>
      </w:pPr>
      <w:r>
        <w:t>Scatter</w:t>
      </w:r>
      <w:r w:rsidR="00CB6967">
        <w:t xml:space="preserve"> plot between biological replicates</w:t>
      </w:r>
      <w:r>
        <w:t xml:space="preserve"> 1 and 2 (A,</w:t>
      </w:r>
      <w:r w:rsidR="00CB6967">
        <w:t xml:space="preserve"> </w:t>
      </w:r>
      <w:r>
        <w:t>C) and 1 and 3 (B,</w:t>
      </w:r>
      <w:r w:rsidR="00CB6967">
        <w:t xml:space="preserve"> </w:t>
      </w:r>
      <w:r>
        <w:t xml:space="preserve">D) along with their associated Spearman correlation coefficients. </w:t>
      </w:r>
    </w:p>
    <w:p w14:paraId="6D0C9CD2" w14:textId="77777777" w:rsidR="00980437" w:rsidRDefault="00980437" w:rsidP="00980437"/>
    <w:p w14:paraId="17E905B3" w14:textId="77777777" w:rsidR="00980437" w:rsidRDefault="00980437" w:rsidP="00980437"/>
    <w:p w14:paraId="618C5C99" w14:textId="77777777" w:rsidR="00CB6967" w:rsidRDefault="00980437" w:rsidP="00980437">
      <w:pPr>
        <w:rPr>
          <w:b/>
          <w:bCs/>
        </w:rPr>
      </w:pPr>
      <w:r>
        <w:rPr>
          <w:b/>
          <w:bCs/>
        </w:rPr>
        <w:t>Figure 2</w:t>
      </w:r>
      <w:r w:rsidR="00CB6967">
        <w:rPr>
          <w:b/>
          <w:bCs/>
        </w:rPr>
        <w:t xml:space="preserve"> </w:t>
      </w:r>
      <w:r>
        <w:rPr>
          <w:b/>
          <w:bCs/>
        </w:rPr>
        <w:t>-</w:t>
      </w:r>
      <w:r w:rsidR="00CB6967">
        <w:rPr>
          <w:b/>
          <w:bCs/>
        </w:rPr>
        <w:t xml:space="preserve"> </w:t>
      </w:r>
      <w:r>
        <w:rPr>
          <w:b/>
          <w:bCs/>
        </w:rPr>
        <w:t xml:space="preserve">supplemental figure 1. </w:t>
      </w:r>
      <w:proofErr w:type="gramStart"/>
      <w:r>
        <w:rPr>
          <w:b/>
          <w:bCs/>
        </w:rPr>
        <w:t xml:space="preserve">Correlations between </w:t>
      </w:r>
      <w:r w:rsidR="00CB6967">
        <w:rPr>
          <w:b/>
          <w:bCs/>
        </w:rPr>
        <w:t>the absolute abundance between p</w:t>
      </w:r>
      <w:r>
        <w:rPr>
          <w:b/>
          <w:bCs/>
        </w:rPr>
        <w:t>rotein and mRNA for all time points.</w:t>
      </w:r>
      <w:proofErr w:type="gramEnd"/>
    </w:p>
    <w:p w14:paraId="60C938BD" w14:textId="77777777" w:rsidR="00980437" w:rsidRDefault="00980437" w:rsidP="00CB6967">
      <w:pPr>
        <w:pStyle w:val="NoSpacing"/>
      </w:pPr>
      <w:r>
        <w:t>Both the RNA and protein levels are scaled to their respective averages across all RNAs or proteins for each time point and then log transformed. All P values are &lt;1</w:t>
      </w:r>
      <w:r w:rsidR="002F22E7">
        <w:t>0</w:t>
      </w:r>
      <w:r w:rsidR="002F22E7" w:rsidRPr="002F22E7">
        <w:rPr>
          <w:vertAlign w:val="superscript"/>
        </w:rPr>
        <w:t>-46</w:t>
      </w:r>
      <w:r>
        <w:t>.</w:t>
      </w:r>
    </w:p>
    <w:p w14:paraId="22929EBA" w14:textId="77777777" w:rsidR="00CB6967" w:rsidRDefault="00CB6967" w:rsidP="00980437"/>
    <w:p w14:paraId="6DE006E8" w14:textId="77777777" w:rsidR="00980437" w:rsidRDefault="00980437" w:rsidP="00980437"/>
    <w:p w14:paraId="4675DB1B" w14:textId="77777777" w:rsidR="00980437" w:rsidRDefault="00980437" w:rsidP="00980437">
      <w:r>
        <w:rPr>
          <w:b/>
          <w:bCs/>
        </w:rPr>
        <w:t xml:space="preserve">Figure </w:t>
      </w:r>
      <w:r w:rsidR="00A923F5">
        <w:rPr>
          <w:b/>
          <w:bCs/>
        </w:rPr>
        <w:t>5</w:t>
      </w:r>
      <w:r w:rsidR="00CB6967">
        <w:rPr>
          <w:b/>
          <w:bCs/>
        </w:rPr>
        <w:t xml:space="preserve"> </w:t>
      </w:r>
      <w:r>
        <w:rPr>
          <w:b/>
          <w:bCs/>
        </w:rPr>
        <w:t>-</w:t>
      </w:r>
      <w:r w:rsidR="00CB6967">
        <w:rPr>
          <w:b/>
          <w:bCs/>
        </w:rPr>
        <w:t xml:space="preserve"> </w:t>
      </w:r>
      <w:r>
        <w:rPr>
          <w:b/>
          <w:bCs/>
        </w:rPr>
        <w:t>supplemental figure 1. Distributions of time</w:t>
      </w:r>
      <w:r w:rsidR="00CB6967">
        <w:rPr>
          <w:b/>
          <w:bCs/>
        </w:rPr>
        <w:t xml:space="preserve"> </w:t>
      </w:r>
      <w:r>
        <w:rPr>
          <w:b/>
          <w:bCs/>
        </w:rPr>
        <w:t>scales found by fitting the piecewise continuous curve, described in the main text, to the mRNA and protein profiles.</w:t>
      </w:r>
      <w:r>
        <w:t xml:space="preserve"> </w:t>
      </w:r>
    </w:p>
    <w:p w14:paraId="32637925" w14:textId="77777777" w:rsidR="00980437" w:rsidRDefault="00980437" w:rsidP="00CB6967">
      <w:pPr>
        <w:pStyle w:val="NoSpacing"/>
      </w:pPr>
      <w:r>
        <w:t xml:space="preserve">(A-C) mRNA distributions of </w:t>
      </w:r>
      <w:r w:rsidRPr="00CB6967">
        <w:rPr>
          <w:i/>
        </w:rPr>
        <w:t>t</w:t>
      </w:r>
      <w:r w:rsidRPr="00CB6967">
        <w:rPr>
          <w:vertAlign w:val="subscript"/>
        </w:rPr>
        <w:t>1</w:t>
      </w:r>
      <w:r>
        <w:t xml:space="preserve">, time to first inflection, the time between the first inflection and the time it takes to stop to changing, and the total time it takes for a given profile to stop changing. </w:t>
      </w:r>
    </w:p>
    <w:p w14:paraId="2D2B4E38" w14:textId="77777777" w:rsidR="005A50CF" w:rsidRDefault="005A50CF"/>
    <w:p w14:paraId="716482A6" w14:textId="77777777" w:rsidR="005A50CF" w:rsidRDefault="005A50CF"/>
    <w:p w14:paraId="37F4FF02" w14:textId="77777777" w:rsidR="00CB6967" w:rsidRDefault="00CB6967" w:rsidP="00CB6967">
      <w:pPr>
        <w:pStyle w:val="Heading1"/>
        <w:pageBreakBefore/>
      </w:pPr>
      <w:r>
        <w:lastRenderedPageBreak/>
        <w:t>Supplemental Text</w:t>
      </w:r>
    </w:p>
    <w:p w14:paraId="4CE7CE5C" w14:textId="77777777" w:rsidR="00CB6967" w:rsidRDefault="00CB6967" w:rsidP="00CB6967">
      <w:pPr>
        <w:pStyle w:val="Heading2"/>
      </w:pPr>
      <w:r>
        <w:t>Consistency of biological repeats</w:t>
      </w:r>
    </w:p>
    <w:p w14:paraId="73E48911" w14:textId="77777777" w:rsidR="00CB6967" w:rsidRDefault="00CB6967" w:rsidP="00CB6967">
      <w:pPr>
        <w:pStyle w:val="NoSpacing"/>
      </w:pPr>
      <w:r>
        <w:t xml:space="preserve">To demonstrate the repeatability of our proteomic and </w:t>
      </w:r>
      <w:proofErr w:type="spellStart"/>
      <w:r>
        <w:t>RNAseq</w:t>
      </w:r>
      <w:proofErr w:type="spellEnd"/>
      <w:r>
        <w:t xml:space="preserve"> pipelines we investigated the correlation between individual biological repeats. To this end, we calculated the spearman correlation coefficient, and plotted the scatter, between the first and second and the first and third biological repeats for both protein and RNA raw counts (Figure 1-supplemental figure 1). Biological repeats show ~0.93</w:t>
      </w:r>
      <w:r>
        <w:rPr>
          <w:rFonts w:ascii="Times New Roman" w:hAnsi="Times New Roman"/>
        </w:rPr>
        <w:t>±</w:t>
      </w:r>
      <w:r>
        <w:t xml:space="preserve"> 0.02 &lt;</w:t>
      </w:r>
      <w:r w:rsidRPr="002F22E7">
        <w:rPr>
          <w:highlight w:val="yellow"/>
        </w:rPr>
        <w:t>P value is so low as to be 0</w:t>
      </w:r>
      <w:r>
        <w:t xml:space="preserve">&gt; correlation in the raw counts for both protein and RNA. </w:t>
      </w:r>
      <w:proofErr w:type="gramStart"/>
      <w:r>
        <w:t xml:space="preserve">Both </w:t>
      </w:r>
      <w:proofErr w:type="spellStart"/>
      <w:r>
        <w:t>RNAseq</w:t>
      </w:r>
      <w:proofErr w:type="spellEnd"/>
      <w:r>
        <w:t xml:space="preserve"> and mass spectrom</w:t>
      </w:r>
      <w:r>
        <w:t>e</w:t>
      </w:r>
      <w:r>
        <w:t>try where comparably repeatable.</w:t>
      </w:r>
      <w:proofErr w:type="gramEnd"/>
      <w:r>
        <w:t xml:space="preserve"> Additionally the proteins ID by our mass spec pipeline in a given biological repeat are highly consistent. Just over 2800 proteins are identified across all three biological replicates, with ~3200 protein IDs for any given individual experiment (Figure 1-supplemental figure 2). This is an improvement ove</w:t>
      </w:r>
      <w:r w:rsidR="002F22E7">
        <w:t xml:space="preserve">r the previous record of ~2600 </w:t>
      </w:r>
      <w:r w:rsidR="002F22E7" w:rsidRPr="002F22E7">
        <w:rPr>
          <w:i/>
        </w:rPr>
        <w:t>E</w:t>
      </w:r>
      <w:r w:rsidRPr="002F22E7">
        <w:rPr>
          <w:i/>
        </w:rPr>
        <w:t>. coli</w:t>
      </w:r>
      <w:r>
        <w:t xml:space="preserve"> protein IDs in a mass spec experiment &lt;</w:t>
      </w:r>
      <w:r w:rsidRPr="002F22E7">
        <w:rPr>
          <w:highlight w:val="yellow"/>
        </w:rPr>
        <w:t>Krug 2012</w:t>
      </w:r>
      <w:r>
        <w:t>&gt;.</w:t>
      </w:r>
    </w:p>
    <w:p w14:paraId="216B55BA" w14:textId="77777777" w:rsidR="00CB6967" w:rsidRDefault="00CB6967" w:rsidP="00CB6967">
      <w:pPr>
        <w:pStyle w:val="Heading2"/>
      </w:pPr>
      <w:r>
        <w:t>RNA composition</w:t>
      </w:r>
    </w:p>
    <w:p w14:paraId="2DC4807C" w14:textId="77777777" w:rsidR="00CB6967" w:rsidRDefault="00CB6967" w:rsidP="00CB6967">
      <w:pPr>
        <w:pStyle w:val="NoSpacing"/>
      </w:pPr>
      <w:r>
        <w:t xml:space="preserve">The overall pool of mRNA decreases over the time course as demands for new RNA and protein is lessened in stationary phase. To visualize this we plot the mRNA, </w:t>
      </w:r>
      <w:proofErr w:type="spellStart"/>
      <w:r>
        <w:t>tRNA</w:t>
      </w:r>
      <w:proofErr w:type="spellEnd"/>
      <w:r>
        <w:t xml:space="preserve">, and non-coding (NC) RNA, as a fraction of the total RNA (excluding ribosomal RNA) for a given time </w:t>
      </w:r>
      <w:proofErr w:type="gramStart"/>
      <w:r>
        <w:t>point(</w:t>
      </w:r>
      <w:proofErr w:type="gramEnd"/>
      <w:r>
        <w:t xml:space="preserve">Figure 1-supplemental figure 3). Ribosomal RNA is excluded from our analysis as it is depleted in our RNA prep. In early time points </w:t>
      </w:r>
      <w:proofErr w:type="gramStart"/>
      <w:r>
        <w:t>the RNA pool is dominated by mRNA</w:t>
      </w:r>
      <w:proofErr w:type="gramEnd"/>
      <w:r>
        <w:t xml:space="preserve">. For late time points </w:t>
      </w:r>
      <w:proofErr w:type="spellStart"/>
      <w:proofErr w:type="gramStart"/>
      <w:r>
        <w:t>tRNAs</w:t>
      </w:r>
      <w:proofErr w:type="spellEnd"/>
      <w:proofErr w:type="gramEnd"/>
      <w:r>
        <w:t xml:space="preserve"> dominate the total RNA pool.</w:t>
      </w:r>
    </w:p>
    <w:p w14:paraId="6681EC90" w14:textId="77777777" w:rsidR="00CB6967" w:rsidRDefault="00CB6967" w:rsidP="00CB6967">
      <w:pPr>
        <w:pStyle w:val="Heading2"/>
      </w:pPr>
      <w:r>
        <w:t>Absolute Correlations</w:t>
      </w:r>
    </w:p>
    <w:p w14:paraId="215D3026" w14:textId="77777777" w:rsidR="00CB6967" w:rsidRDefault="00CB6967" w:rsidP="00CB6967">
      <w:pPr>
        <w:pStyle w:val="NoSpacing"/>
      </w:pPr>
      <w:r>
        <w:t xml:space="preserve">Absolute correlation between proteins and their corresponding transcripts are relatively strong for time points &lt;=8hrs with a correlation coefficient of ~0.59. After 8hrs, when cells have entered stationary phase, the correlation is much weaker. At 48 hrs the correlation is the weakest (0.29). In </w:t>
      </w:r>
      <w:r w:rsidRPr="00051F8F">
        <w:rPr>
          <w:i/>
        </w:rPr>
        <w:t>E. coli</w:t>
      </w:r>
      <w:r>
        <w:t xml:space="preserve"> mRNAs typically have relatively fast degradation rates with ½ lives around 5-10min &lt;</w:t>
      </w:r>
      <w:r w:rsidRPr="00051F8F">
        <w:rPr>
          <w:highlight w:val="yellow"/>
        </w:rPr>
        <w:t>ref</w:t>
      </w:r>
      <w:r>
        <w:t>&gt; while proteins half-lives are typically much longer (&gt;30min). During entry into stationary phase mRNA expression is differentially regulated before the 10 hr mark, for the most part, protein levels however take a while to catch up, due to there slower degradation rate. We see this effect in the fact that correlation increases as time goes on after the initial decrease at 24-48 hrs ending up with a correlation of 0.39.</w:t>
      </w:r>
    </w:p>
    <w:p w14:paraId="0F0CE17F" w14:textId="77777777" w:rsidR="00CB6967" w:rsidRDefault="00CB6967" w:rsidP="00CB6967">
      <w:pPr>
        <w:pStyle w:val="Heading2"/>
      </w:pPr>
      <w:r>
        <w:t xml:space="preserve">Distributions of the mRNA and protein profile timescales </w:t>
      </w:r>
    </w:p>
    <w:p w14:paraId="7C3387BF" w14:textId="77777777" w:rsidR="00CB6967" w:rsidRDefault="00CB6967" w:rsidP="00CB6967">
      <w:pPr>
        <w:pStyle w:val="NoSpacing"/>
      </w:pPr>
      <w:r>
        <w:t xml:space="preserve">Here we further investigate the range of responses to long-term glucose starvation seen in our RNA and protein expression experiments. To do this we plot histograms of the time scale parameters we found by fitting the piecewise continuous curve to our data (Figure 4-supplemental figure 1). The most informative time scales are </w:t>
      </w:r>
      <w:r w:rsidRPr="00051F8F">
        <w:rPr>
          <w:i/>
        </w:rPr>
        <w:t>t</w:t>
      </w:r>
      <w:r w:rsidRPr="00051F8F">
        <w:rPr>
          <w:vertAlign w:val="subscript"/>
        </w:rPr>
        <w:t>1</w:t>
      </w:r>
      <w:r>
        <w:t xml:space="preserve">, the time to first inflection, and </w:t>
      </w:r>
      <w:r w:rsidRPr="00051F8F">
        <w:rPr>
          <w:i/>
        </w:rPr>
        <w:t>t</w:t>
      </w:r>
      <w:r w:rsidRPr="00051F8F">
        <w:rPr>
          <w:vertAlign w:val="subscript"/>
        </w:rPr>
        <w:t>2</w:t>
      </w:r>
      <w:r>
        <w:t>+</w:t>
      </w:r>
      <w:r w:rsidRPr="00051F8F">
        <w:rPr>
          <w:i/>
        </w:rPr>
        <w:t>t</w:t>
      </w:r>
      <w:r w:rsidRPr="00051F8F">
        <w:rPr>
          <w:vertAlign w:val="subscript"/>
        </w:rPr>
        <w:t>3</w:t>
      </w:r>
      <w:r>
        <w:t>+</w:t>
      </w:r>
      <w:r w:rsidRPr="00051F8F">
        <w:rPr>
          <w:i/>
        </w:rPr>
        <w:t>t</w:t>
      </w:r>
      <w:r w:rsidRPr="00051F8F">
        <w:rPr>
          <w:vertAlign w:val="subscript"/>
        </w:rPr>
        <w:t>4</w:t>
      </w:r>
      <w:r>
        <w:t xml:space="preserve"> the time it takes for the profile to stop changing.  The majority of proteins and their transcripts begin changing before the 10 hr mark (or just after the cells enter statio</w:t>
      </w:r>
      <w:r>
        <w:t>n</w:t>
      </w:r>
      <w:r>
        <w:t xml:space="preserve">ary phase). Once the profiles begin to change it takes &gt;10 hrs before it stops changing again. However, the apparent long time scale of proteins and transcripts changing could be </w:t>
      </w:r>
      <w:r>
        <w:lastRenderedPageBreak/>
        <w:t xml:space="preserve">due to the low time resolution of our experiment after the cells have entered stationary phase. </w:t>
      </w:r>
    </w:p>
    <w:p w14:paraId="5FEB9695" w14:textId="77777777" w:rsidR="00CB6967" w:rsidRDefault="00CB6967" w:rsidP="00CB6967"/>
    <w:p w14:paraId="6BFCB70E" w14:textId="77777777" w:rsidR="00CB6967" w:rsidRDefault="00CB6967" w:rsidP="00CB6967"/>
    <w:p w14:paraId="590787A0" w14:textId="77777777" w:rsidR="00CB6967" w:rsidRDefault="00CB6967" w:rsidP="00CB6967"/>
    <w:p w14:paraId="10EAE290" w14:textId="77777777" w:rsidR="00CB6967" w:rsidRDefault="00CB6967" w:rsidP="00CB6967"/>
    <w:p w14:paraId="1E027532" w14:textId="77777777" w:rsidR="00CB6967" w:rsidRDefault="00CB6967">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5F56D28F" w14:textId="77777777" w:rsidR="00DD6EEC" w:rsidDel="00121D82" w:rsidRDefault="00DD6EEC">
      <w:pPr>
        <w:tabs>
          <w:tab w:val="clear" w:pos="720"/>
        </w:tabs>
        <w:suppressAutoHyphens w:val="0"/>
        <w:overflowPunct/>
        <w:rPr>
          <w:del w:id="318" w:author="Claus Wilke" w:date="2014-09-22T16:55:00Z"/>
          <w:rFonts w:asciiTheme="majorHAnsi" w:eastAsiaTheme="majorEastAsia" w:hAnsiTheme="majorHAnsi" w:cstheme="majorBidi"/>
          <w:b/>
          <w:bCs/>
          <w:color w:val="345A8A" w:themeColor="accent1" w:themeShade="B5"/>
          <w:sz w:val="32"/>
          <w:szCs w:val="32"/>
        </w:rPr>
      </w:pPr>
      <w:r>
        <w:br w:type="page"/>
      </w:r>
    </w:p>
    <w:p w14:paraId="20D89829" w14:textId="052F192E" w:rsidR="00B05A6C" w:rsidDel="00121D82" w:rsidRDefault="00B05A6C" w:rsidP="00B05A6C">
      <w:pPr>
        <w:pStyle w:val="Heading1"/>
        <w:rPr>
          <w:del w:id="319" w:author="Claus Wilke" w:date="2014-09-22T16:55:00Z"/>
        </w:rPr>
      </w:pPr>
      <w:del w:id="320" w:author="Claus Wilke" w:date="2014-09-22T16:55:00Z">
        <w:r w:rsidDel="00121D82">
          <w:delText>Notes</w:delText>
        </w:r>
      </w:del>
    </w:p>
    <w:p w14:paraId="30521910" w14:textId="562F5342" w:rsidR="00B05A6C" w:rsidDel="00121D82" w:rsidRDefault="00B05A6C" w:rsidP="00B05A6C">
      <w:pPr>
        <w:pStyle w:val="Heading2"/>
        <w:rPr>
          <w:del w:id="321" w:author="Claus Wilke" w:date="2014-09-22T16:55:00Z"/>
        </w:rPr>
      </w:pPr>
      <w:del w:id="322" w:author="Claus Wilke" w:date="2014-09-22T16:55:00Z">
        <w:r w:rsidDel="00121D82">
          <w:delText>Jeff Barrick</w:delText>
        </w:r>
      </w:del>
    </w:p>
    <w:p w14:paraId="58984F2E" w14:textId="5693416F" w:rsidR="00B05A6C" w:rsidRPr="00B05A6C" w:rsidDel="00121D82" w:rsidRDefault="00B05A6C" w:rsidP="00B05A6C">
      <w:pPr>
        <w:rPr>
          <w:del w:id="323" w:author="Claus Wilke" w:date="2014-09-22T16:55:00Z"/>
        </w:rPr>
      </w:pPr>
      <w:del w:id="324" w:author="Claus Wilke" w:date="2014-09-22T16:55:00Z">
        <w:r w:rsidRPr="00B05A6C" w:rsidDel="00121D82">
          <w:delText>I think we need a section analyzing the "completeness" of our data relative to previous studies (# proteins, RNAs, etc. detected). I added a citation for one study that was in the same strain of E. coli where we can make direct comparisons. This could involve making Venn diagrams etc. Our data should come out looking very good in these comparisons (the other study used 2-D gel electrophoresis and DNA microarrays, so we can really see the benefit of using newer tech on both proteins and on RNAs). I could also potentially find studies that look at different pieces of the RNA picture separately (mRNA versus small RNAs) and show that we recover both at the same time.</w:delText>
        </w:r>
      </w:del>
    </w:p>
    <w:p w14:paraId="662285C7" w14:textId="6A422C6B" w:rsidR="00B05A6C" w:rsidRPr="00B05A6C" w:rsidDel="00121D82" w:rsidRDefault="00B05A6C" w:rsidP="00B05A6C">
      <w:pPr>
        <w:rPr>
          <w:del w:id="325" w:author="Claus Wilke" w:date="2014-09-22T16:55:00Z"/>
        </w:rPr>
      </w:pPr>
    </w:p>
    <w:p w14:paraId="55731CFA" w14:textId="125B0D89" w:rsidR="00B05A6C" w:rsidRPr="00B05A6C" w:rsidDel="00121D82" w:rsidRDefault="00B05A6C" w:rsidP="00B05A6C">
      <w:pPr>
        <w:rPr>
          <w:del w:id="326" w:author="Claus Wilke" w:date="2014-09-22T16:55:00Z"/>
        </w:rPr>
      </w:pPr>
      <w:del w:id="327" w:author="Claus Wilke" w:date="2014-09-22T16:55:00Z">
        <w:r w:rsidRPr="00B05A6C" w:rsidDel="00121D82">
          <w:delText>Discussing the completeness of the data would seem to make an easy argument for impact, particularly since we will make everything accessible to others.</w:delText>
        </w:r>
      </w:del>
    </w:p>
    <w:p w14:paraId="3C2B7C0F" w14:textId="4A22F5D2" w:rsidR="005A50CF" w:rsidDel="00121D82" w:rsidRDefault="005A50CF" w:rsidP="005A50CF">
      <w:pPr>
        <w:rPr>
          <w:del w:id="328" w:author="Claus Wilke" w:date="2014-09-22T16:55:00Z"/>
        </w:rPr>
      </w:pPr>
    </w:p>
    <w:p w14:paraId="6B433219" w14:textId="16A161CE" w:rsidR="00B05A6C" w:rsidDel="00121D82" w:rsidRDefault="00B05A6C" w:rsidP="00B05A6C">
      <w:pPr>
        <w:rPr>
          <w:del w:id="329" w:author="Claus Wilke" w:date="2014-09-22T16:55:00Z"/>
        </w:rPr>
      </w:pPr>
      <w:del w:id="330" w:author="Claus Wilke" w:date="2014-09-22T16:55:00Z">
        <w:r w:rsidDel="00121D82">
          <w:delText xml:space="preserve">Aside: There is a previous "multi-omics" study of the same strain that we use: </w:delText>
        </w:r>
        <w:r w:rsidRPr="00EE3AEA" w:rsidDel="00121D82">
          <w:rPr>
            <w:i/>
          </w:rPr>
          <w:delText>E. coli</w:delText>
        </w:r>
        <w:r w:rsidDel="00121D82">
          <w:delText xml:space="preserve"> B REL606. It "only" used microarrays for transcriptomics and 2-D gel electrophoresis for proteomics and was mainly comparing the results between different </w:delText>
        </w:r>
        <w:r w:rsidRPr="00EE3AEA" w:rsidDel="00121D82">
          <w:rPr>
            <w:i/>
          </w:rPr>
          <w:delText>E. coli</w:delText>
        </w:r>
        <w:r w:rsidDel="00121D82">
          <w:delText xml:space="preserve"> strains: K-12 and B, but we could be reasonably expected to compare some of our results to theirs. For example, this might be a way of showing extra coverage that we get in terms of numbers of proteins detected in the proteomics data (2-D gels have very poor coverage) and additional small RNAs detected in the transcriptomics data (which are probably missing from the microarray data). </w:delText>
        </w:r>
      </w:del>
    </w:p>
    <w:p w14:paraId="0BE5E372" w14:textId="35423346" w:rsidR="00B05A6C" w:rsidRPr="001D03D2" w:rsidDel="00121D82" w:rsidRDefault="00B05A6C" w:rsidP="00B05A6C">
      <w:pPr>
        <w:tabs>
          <w:tab w:val="clear" w:pos="720"/>
        </w:tabs>
        <w:suppressAutoHyphens w:val="0"/>
        <w:overflowPunct/>
        <w:spacing w:before="100" w:beforeAutospacing="1" w:after="100" w:afterAutospacing="1"/>
        <w:ind w:left="630" w:hanging="10"/>
        <w:rPr>
          <w:del w:id="331" w:author="Claus Wilke" w:date="2014-09-22T16:55:00Z"/>
          <w:rFonts w:ascii="Times" w:eastAsiaTheme="minorEastAsia" w:hAnsi="Times" w:cs="Times New Roman"/>
          <w:color w:val="auto"/>
          <w:sz w:val="20"/>
          <w:szCs w:val="20"/>
        </w:rPr>
      </w:pPr>
      <w:del w:id="332" w:author="Claus Wilke" w:date="2014-09-22T16:55:00Z">
        <w:r w:rsidRPr="001D03D2" w:rsidDel="00121D82">
          <w:rPr>
            <w:rFonts w:ascii="Times" w:eastAsiaTheme="minorEastAsia" w:hAnsi="Times" w:cs="Times New Roman"/>
            <w:color w:val="auto"/>
            <w:sz w:val="20"/>
            <w:szCs w:val="20"/>
          </w:rPr>
          <w:delText>Yoon, S. H., Han, M.-J., Jeong, H., Lee, C. H., Xia, X.-X., Lee, D.-H., Shim, J. H., Lee, S. Y., Oh, T. K., Kim, J. F. (2012) Compar</w:delText>
        </w:r>
        <w:r w:rsidRPr="001D03D2" w:rsidDel="00121D82">
          <w:rPr>
            <w:rFonts w:ascii="Times" w:eastAsiaTheme="minorEastAsia" w:hAnsi="Times" w:cs="Times New Roman"/>
            <w:color w:val="auto"/>
            <w:sz w:val="20"/>
            <w:szCs w:val="20"/>
          </w:rPr>
          <w:delText>a</w:delText>
        </w:r>
        <w:r w:rsidRPr="001D03D2" w:rsidDel="00121D82">
          <w:rPr>
            <w:rFonts w:ascii="Times" w:eastAsiaTheme="minorEastAsia" w:hAnsi="Times" w:cs="Times New Roman"/>
            <w:color w:val="auto"/>
            <w:sz w:val="20"/>
            <w:szCs w:val="20"/>
          </w:rPr>
          <w:delText xml:space="preserve">tive multi-omics systems analysis of </w:delText>
        </w:r>
        <w:r w:rsidRPr="001D03D2" w:rsidDel="00121D82">
          <w:rPr>
            <w:rFonts w:ascii="Times" w:eastAsiaTheme="minorEastAsia" w:hAnsi="Times" w:cs="Times New Roman"/>
            <w:i/>
            <w:iCs/>
            <w:color w:val="auto"/>
            <w:sz w:val="20"/>
            <w:szCs w:val="20"/>
          </w:rPr>
          <w:delText>Esch</w:delText>
        </w:r>
        <w:r w:rsidRPr="001D03D2" w:rsidDel="00121D82">
          <w:rPr>
            <w:rFonts w:ascii="Times" w:eastAsiaTheme="minorEastAsia" w:hAnsi="Times" w:cs="Times New Roman"/>
            <w:i/>
            <w:iCs/>
            <w:color w:val="auto"/>
            <w:sz w:val="20"/>
            <w:szCs w:val="20"/>
          </w:rPr>
          <w:delText>e</w:delText>
        </w:r>
        <w:r w:rsidRPr="001D03D2" w:rsidDel="00121D82">
          <w:rPr>
            <w:rFonts w:ascii="Times" w:eastAsiaTheme="minorEastAsia" w:hAnsi="Times" w:cs="Times New Roman"/>
            <w:i/>
            <w:iCs/>
            <w:color w:val="auto"/>
            <w:sz w:val="20"/>
            <w:szCs w:val="20"/>
          </w:rPr>
          <w:delText>richia coli</w:delText>
        </w:r>
        <w:r w:rsidRPr="001D03D2" w:rsidDel="00121D82">
          <w:rPr>
            <w:rFonts w:ascii="Times" w:eastAsiaTheme="minorEastAsia" w:hAnsi="Times" w:cs="Times New Roman"/>
            <w:color w:val="auto"/>
            <w:sz w:val="20"/>
            <w:szCs w:val="20"/>
          </w:rPr>
          <w:delText xml:space="preserve"> strains B and K-12. </w:delText>
        </w:r>
        <w:r w:rsidRPr="001D03D2" w:rsidDel="00121D82">
          <w:rPr>
            <w:rFonts w:ascii="Times" w:eastAsiaTheme="minorEastAsia" w:hAnsi="Times" w:cs="Times New Roman"/>
            <w:i/>
            <w:iCs/>
            <w:color w:val="auto"/>
            <w:sz w:val="20"/>
            <w:szCs w:val="20"/>
          </w:rPr>
          <w:delText>G</w:delText>
        </w:r>
        <w:r w:rsidRPr="001D03D2" w:rsidDel="00121D82">
          <w:rPr>
            <w:rFonts w:ascii="Times" w:eastAsiaTheme="minorEastAsia" w:hAnsi="Times" w:cs="Times New Roman"/>
            <w:i/>
            <w:iCs/>
            <w:color w:val="auto"/>
            <w:sz w:val="20"/>
            <w:szCs w:val="20"/>
          </w:rPr>
          <w:delText>e</w:delText>
        </w:r>
        <w:r w:rsidRPr="001D03D2" w:rsidDel="00121D82">
          <w:rPr>
            <w:rFonts w:ascii="Times" w:eastAsiaTheme="minorEastAsia" w:hAnsi="Times" w:cs="Times New Roman"/>
            <w:i/>
            <w:iCs/>
            <w:color w:val="auto"/>
            <w:sz w:val="20"/>
            <w:szCs w:val="20"/>
          </w:rPr>
          <w:delText>nome Biol.</w:delText>
        </w:r>
        <w:r w:rsidRPr="001D03D2" w:rsidDel="00121D82">
          <w:rPr>
            <w:rFonts w:ascii="Times" w:eastAsiaTheme="minorEastAsia" w:hAnsi="Times" w:cs="Times New Roman"/>
            <w:color w:val="auto"/>
            <w:sz w:val="20"/>
            <w:szCs w:val="20"/>
          </w:rPr>
          <w:delText xml:space="preserve"> </w:delText>
        </w:r>
        <w:r w:rsidRPr="001D03D2" w:rsidDel="00121D82">
          <w:rPr>
            <w:rFonts w:ascii="Times" w:eastAsiaTheme="minorEastAsia" w:hAnsi="Times" w:cs="Times New Roman"/>
            <w:b/>
            <w:bCs/>
            <w:color w:val="auto"/>
            <w:sz w:val="20"/>
            <w:szCs w:val="20"/>
          </w:rPr>
          <w:delText>13</w:delText>
        </w:r>
        <w:r w:rsidRPr="001D03D2" w:rsidDel="00121D82">
          <w:rPr>
            <w:rFonts w:ascii="Times" w:eastAsiaTheme="minorEastAsia" w:hAnsi="Times" w:cs="Times New Roman"/>
            <w:color w:val="auto"/>
            <w:sz w:val="20"/>
            <w:szCs w:val="20"/>
          </w:rPr>
          <w:delText>: R37.</w:delText>
        </w:r>
      </w:del>
    </w:p>
    <w:p w14:paraId="0D53315B" w14:textId="77777777" w:rsidR="00B05A6C" w:rsidRPr="005A50CF" w:rsidRDefault="00B05A6C" w:rsidP="00121D82">
      <w:pPr>
        <w:tabs>
          <w:tab w:val="clear" w:pos="720"/>
        </w:tabs>
        <w:suppressAutoHyphens w:val="0"/>
        <w:overflowPunct/>
        <w:pPrChange w:id="333" w:author="Claus Wilke" w:date="2014-09-22T16:55:00Z">
          <w:pPr/>
        </w:pPrChange>
      </w:pPr>
    </w:p>
    <w:sectPr w:rsidR="00B05A6C" w:rsidRPr="005A50CF" w:rsidSect="005A50CF">
      <w:headerReference w:type="even" r:id="rId16"/>
      <w:headerReference w:type="default" r:id="rId17"/>
      <w:footerReference w:type="even" r:id="rId18"/>
      <w:footerReference w:type="default" r:id="rId19"/>
      <w:pgSz w:w="12240" w:h="15840"/>
      <w:pgMar w:top="1440" w:right="1440" w:bottom="1440" w:left="1440" w:header="720" w:footer="720" w:gutter="0"/>
      <w:cols w:space="720"/>
      <w:formProt w:val="0"/>
      <w:docGrid w:linePitch="24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laus Wilke" w:date="2014-09-22T21:22:00Z" w:initials="CW">
    <w:p w14:paraId="501CCC1A" w14:textId="154EE87F" w:rsidR="00D00135" w:rsidRDefault="00D00135">
      <w:pPr>
        <w:pStyle w:val="CommentText"/>
      </w:pPr>
      <w:r>
        <w:rPr>
          <w:rStyle w:val="CommentReference"/>
        </w:rPr>
        <w:annotationRef/>
      </w:r>
      <w:r w:rsidR="002638B2">
        <w:t>Rewrite</w:t>
      </w:r>
    </w:p>
  </w:comment>
  <w:comment w:id="72" w:author="Claus Wilke" w:date="2014-09-21T19:10:00Z" w:initials="CW">
    <w:p w14:paraId="7BCED3B7" w14:textId="77777777" w:rsidR="00D00135" w:rsidRDefault="00D00135">
      <w:pPr>
        <w:pStyle w:val="CommentText"/>
      </w:pPr>
      <w:r>
        <w:rPr>
          <w:rStyle w:val="CommentReference"/>
        </w:rPr>
        <w:annotationRef/>
      </w:r>
      <w:r>
        <w:t>Word choice</w:t>
      </w:r>
    </w:p>
  </w:comment>
  <w:comment w:id="150" w:author="Claus Wilke" w:date="2014-09-22T17:23:00Z" w:initials="CW">
    <w:p w14:paraId="347EB3BF" w14:textId="42140B08" w:rsidR="00D00135" w:rsidRDefault="00D00135">
      <w:pPr>
        <w:pStyle w:val="CommentText"/>
      </w:pPr>
      <w:r>
        <w:rPr>
          <w:rStyle w:val="CommentReference"/>
        </w:rPr>
        <w:annotationRef/>
      </w:r>
      <w:r>
        <w:t>I feel this is out of place here. I suggest to move the entire text in this subsection under “General trends in RNA and protein abundance over time” (see also next comment).</w:t>
      </w:r>
    </w:p>
  </w:comment>
  <w:comment w:id="151" w:author="Claus Wilke" w:date="2014-09-22T17:23:00Z" w:initials="CW">
    <w:p w14:paraId="4E111624" w14:textId="18D80396" w:rsidR="00D00135" w:rsidRDefault="00D00135">
      <w:pPr>
        <w:pStyle w:val="CommentText"/>
      </w:pPr>
      <w:r>
        <w:rPr>
          <w:rStyle w:val="CommentReference"/>
        </w:rPr>
        <w:annotationRef/>
      </w:r>
      <w:r>
        <w:t xml:space="preserve">The current Fig. 3A in the </w:t>
      </w:r>
      <w:proofErr w:type="spellStart"/>
      <w:r>
        <w:t>github</w:t>
      </w:r>
      <w:proofErr w:type="spellEnd"/>
      <w:r>
        <w:t xml:space="preserve"> shows RNA inter-operon correlation and 3B shows protein inter-operon correlation.</w:t>
      </w:r>
    </w:p>
    <w:p w14:paraId="320E3FA6" w14:textId="77777777" w:rsidR="00D00135" w:rsidRDefault="00D00135">
      <w:pPr>
        <w:pStyle w:val="CommentText"/>
      </w:pPr>
    </w:p>
    <w:p w14:paraId="67AC98F2" w14:textId="33F6774B" w:rsidR="00D00135" w:rsidRDefault="00D00135">
      <w:pPr>
        <w:pStyle w:val="CommentText"/>
      </w:pPr>
      <w:r>
        <w:t>I propose to make this a supplemental figure to Fig. 2, and move the entire paragraph into the section “General trends in RNA and protein abundance over time”.</w:t>
      </w:r>
    </w:p>
  </w:comment>
  <w:comment w:id="315" w:author="Claus Wilke" w:date="2014-09-09T22:32:00Z" w:initials="CW">
    <w:p w14:paraId="49D2D74F" w14:textId="77777777" w:rsidR="00D00135" w:rsidRDefault="00D00135">
      <w:pPr>
        <w:pStyle w:val="CommentText"/>
      </w:pPr>
      <w:r>
        <w:rPr>
          <w:rStyle w:val="CommentReference"/>
        </w:rPr>
        <w:annotationRef/>
      </w:r>
      <w:r>
        <w:t xml:space="preserve">Claus: I think it is fine to have specific parts of the analysis stored in different </w:t>
      </w:r>
      <w:proofErr w:type="spellStart"/>
      <w:r>
        <w:t>github</w:t>
      </w:r>
      <w:proofErr w:type="spellEnd"/>
      <w:r>
        <w:t xml:space="preserve"> repositories.  It’s safer that way rather than trying to copy her work over and potentially introducing a bug or missing a part.</w:t>
      </w:r>
    </w:p>
    <w:p w14:paraId="389AC76B" w14:textId="77777777" w:rsidR="00D00135" w:rsidRDefault="00D00135">
      <w:pPr>
        <w:pStyle w:val="CommentText"/>
      </w:pPr>
    </w:p>
    <w:p w14:paraId="24E125EB" w14:textId="77777777" w:rsidR="00D00135" w:rsidRDefault="00D00135">
      <w:pPr>
        <w:pStyle w:val="CommentText"/>
      </w:pPr>
      <w:r>
        <w:t xml:space="preserve">In fact, </w:t>
      </w:r>
      <w:proofErr w:type="spellStart"/>
      <w:r>
        <w:t>Dariya’s</w:t>
      </w:r>
      <w:proofErr w:type="spellEnd"/>
      <w:r>
        <w:t xml:space="preserve"> pipeline is already referenced in the RNA-</w:t>
      </w:r>
      <w:proofErr w:type="spellStart"/>
      <w:r>
        <w:t>seq</w:t>
      </w:r>
      <w:proofErr w:type="spellEnd"/>
      <w:r>
        <w:t xml:space="preserve"> sec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609F2A" w14:textId="77777777" w:rsidR="00D00135" w:rsidRDefault="00D00135">
      <w:r>
        <w:separator/>
      </w:r>
    </w:p>
  </w:endnote>
  <w:endnote w:type="continuationSeparator" w:id="0">
    <w:p w14:paraId="6F28FBD1" w14:textId="77777777" w:rsidR="00D00135" w:rsidRDefault="00D001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4D"/>
    <w:family w:val="roman"/>
    <w:notTrueType/>
    <w:pitch w:val="default"/>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A5ABB" w14:textId="77777777" w:rsidR="00D00135" w:rsidRDefault="00D0013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466CDF" w14:textId="77777777" w:rsidR="00D00135" w:rsidRDefault="00D0013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8FCA24" w14:textId="77777777" w:rsidR="00D00135" w:rsidRDefault="00D00135">
      <w:r>
        <w:separator/>
      </w:r>
    </w:p>
  </w:footnote>
  <w:footnote w:type="continuationSeparator" w:id="0">
    <w:p w14:paraId="45FA3BC7" w14:textId="77777777" w:rsidR="00D00135" w:rsidRDefault="00D0013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A650D8" w14:textId="77777777" w:rsidR="00D00135" w:rsidRDefault="00D0013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3B67B4" w14:textId="77777777" w:rsidR="00D00135" w:rsidRDefault="00D0013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oNotTrackMoves/>
  <w:defaultTabStop w:val="720"/>
  <w:autoHyphenation/>
  <w:evenAndOddHeaders/>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9C2E68"/>
    <w:rsid w:val="00035EF1"/>
    <w:rsid w:val="000379D3"/>
    <w:rsid w:val="00051F8F"/>
    <w:rsid w:val="00077A7B"/>
    <w:rsid w:val="00091659"/>
    <w:rsid w:val="00094766"/>
    <w:rsid w:val="0010241B"/>
    <w:rsid w:val="00112FBE"/>
    <w:rsid w:val="00121D82"/>
    <w:rsid w:val="001357EF"/>
    <w:rsid w:val="00140E5E"/>
    <w:rsid w:val="001708F3"/>
    <w:rsid w:val="001A7C5B"/>
    <w:rsid w:val="002070E2"/>
    <w:rsid w:val="00207439"/>
    <w:rsid w:val="00244A3D"/>
    <w:rsid w:val="00263053"/>
    <w:rsid w:val="002638B2"/>
    <w:rsid w:val="00264ECA"/>
    <w:rsid w:val="002A3F5B"/>
    <w:rsid w:val="002C1CF2"/>
    <w:rsid w:val="002F22E7"/>
    <w:rsid w:val="004B6E74"/>
    <w:rsid w:val="004D50CA"/>
    <w:rsid w:val="005479A0"/>
    <w:rsid w:val="005559FC"/>
    <w:rsid w:val="005A50CF"/>
    <w:rsid w:val="006A50FA"/>
    <w:rsid w:val="006B23AA"/>
    <w:rsid w:val="006C6960"/>
    <w:rsid w:val="006E0000"/>
    <w:rsid w:val="0072092E"/>
    <w:rsid w:val="00774C5F"/>
    <w:rsid w:val="007766F5"/>
    <w:rsid w:val="00776862"/>
    <w:rsid w:val="00795F8F"/>
    <w:rsid w:val="0079687C"/>
    <w:rsid w:val="007C6084"/>
    <w:rsid w:val="0084560E"/>
    <w:rsid w:val="00847971"/>
    <w:rsid w:val="00850724"/>
    <w:rsid w:val="00855EF0"/>
    <w:rsid w:val="008837BE"/>
    <w:rsid w:val="008B0D42"/>
    <w:rsid w:val="008C2807"/>
    <w:rsid w:val="008E2EF9"/>
    <w:rsid w:val="008F0DD3"/>
    <w:rsid w:val="00970BB0"/>
    <w:rsid w:val="009776B6"/>
    <w:rsid w:val="00980437"/>
    <w:rsid w:val="009950F0"/>
    <w:rsid w:val="009C1055"/>
    <w:rsid w:val="009C2E15"/>
    <w:rsid w:val="009C2E68"/>
    <w:rsid w:val="00A04477"/>
    <w:rsid w:val="00A21FA4"/>
    <w:rsid w:val="00A3644C"/>
    <w:rsid w:val="00A767AA"/>
    <w:rsid w:val="00A923F5"/>
    <w:rsid w:val="00AC3D55"/>
    <w:rsid w:val="00B05A6C"/>
    <w:rsid w:val="00B50EB1"/>
    <w:rsid w:val="00B9696F"/>
    <w:rsid w:val="00BA5B3C"/>
    <w:rsid w:val="00BC0A2B"/>
    <w:rsid w:val="00C42F8A"/>
    <w:rsid w:val="00C66E07"/>
    <w:rsid w:val="00C84560"/>
    <w:rsid w:val="00CB6967"/>
    <w:rsid w:val="00CF0834"/>
    <w:rsid w:val="00D00135"/>
    <w:rsid w:val="00D16365"/>
    <w:rsid w:val="00D60D28"/>
    <w:rsid w:val="00D83EC1"/>
    <w:rsid w:val="00DC06A9"/>
    <w:rsid w:val="00DD6EEC"/>
    <w:rsid w:val="00E17054"/>
    <w:rsid w:val="00E849A7"/>
    <w:rsid w:val="00EE3948"/>
    <w:rsid w:val="00EF797F"/>
    <w:rsid w:val="00F833A6"/>
    <w:rsid w:val="00FC4EB7"/>
    <w:rsid w:val="00FC593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41405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rsid w:val="00207439"/>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207439"/>
  </w:style>
  <w:style w:type="character" w:customStyle="1" w:styleId="FooterChar">
    <w:name w:val="Footer Char"/>
    <w:basedOn w:val="DefaultParagraphFont"/>
    <w:rsid w:val="00207439"/>
  </w:style>
  <w:style w:type="character" w:customStyle="1" w:styleId="BalloonTextChar">
    <w:name w:val="Balloon Text Char"/>
    <w:basedOn w:val="DefaultParagraphFont"/>
    <w:rsid w:val="00207439"/>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207439"/>
    <w:rPr>
      <w:sz w:val="18"/>
      <w:szCs w:val="18"/>
    </w:rPr>
  </w:style>
  <w:style w:type="character" w:customStyle="1" w:styleId="CommentTextChar">
    <w:name w:val="Comment Text Char"/>
    <w:basedOn w:val="DefaultParagraphFont"/>
    <w:rsid w:val="00207439"/>
    <w:rPr>
      <w:rFonts w:ascii="Cambria" w:eastAsia="Droid Sans Fallback" w:hAnsi="Cambria" w:cs="Cambria"/>
      <w:color w:val="00000A"/>
      <w:lang w:eastAsia="en-US"/>
    </w:rPr>
  </w:style>
  <w:style w:type="character" w:customStyle="1" w:styleId="CommentSubjectChar">
    <w:name w:val="Comment Subject Char"/>
    <w:basedOn w:val="CommentTextChar"/>
    <w:rsid w:val="00207439"/>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207439"/>
    <w:pPr>
      <w:keepNext/>
      <w:spacing w:before="240" w:after="120"/>
    </w:pPr>
    <w:rPr>
      <w:rFonts w:ascii="Arial" w:hAnsi="Arial" w:cs="Lohit Hindi"/>
      <w:sz w:val="28"/>
      <w:szCs w:val="28"/>
    </w:rPr>
  </w:style>
  <w:style w:type="paragraph" w:customStyle="1" w:styleId="Textbody">
    <w:name w:val="Text body"/>
    <w:basedOn w:val="Normal"/>
    <w:rsid w:val="00207439"/>
    <w:pPr>
      <w:spacing w:after="120"/>
    </w:pPr>
  </w:style>
  <w:style w:type="paragraph" w:styleId="List">
    <w:name w:val="List"/>
    <w:basedOn w:val="Textbody"/>
    <w:rsid w:val="00207439"/>
    <w:rPr>
      <w:rFonts w:cs="Lohit Hindi"/>
    </w:rPr>
  </w:style>
  <w:style w:type="paragraph" w:styleId="Caption">
    <w:name w:val="caption"/>
    <w:basedOn w:val="Normal"/>
    <w:rsid w:val="00207439"/>
    <w:pPr>
      <w:suppressLineNumbers/>
      <w:spacing w:before="120" w:after="120"/>
    </w:pPr>
    <w:rPr>
      <w:rFonts w:cs="Lohit Hindi"/>
      <w:i/>
      <w:iCs/>
    </w:rPr>
  </w:style>
  <w:style w:type="paragraph" w:customStyle="1" w:styleId="Index">
    <w:name w:val="Index"/>
    <w:basedOn w:val="Normal"/>
    <w:rsid w:val="00207439"/>
    <w:pPr>
      <w:suppressLineNumbers/>
    </w:pPr>
    <w:rPr>
      <w:rFonts w:cs="Lohit Hindi"/>
    </w:rPr>
  </w:style>
  <w:style w:type="paragraph" w:styleId="Header">
    <w:name w:val="header"/>
    <w:basedOn w:val="Normal"/>
    <w:rsid w:val="00207439"/>
    <w:pPr>
      <w:suppressLineNumbers/>
      <w:tabs>
        <w:tab w:val="center" w:pos="4320"/>
        <w:tab w:val="right" w:pos="8640"/>
      </w:tabs>
    </w:pPr>
  </w:style>
  <w:style w:type="paragraph" w:styleId="Footer">
    <w:name w:val="footer"/>
    <w:basedOn w:val="Normal"/>
    <w:rsid w:val="00207439"/>
    <w:pPr>
      <w:suppressLineNumbers/>
      <w:tabs>
        <w:tab w:val="center" w:pos="4320"/>
        <w:tab w:val="right" w:pos="8640"/>
      </w:tabs>
    </w:pPr>
  </w:style>
  <w:style w:type="paragraph" w:customStyle="1" w:styleId="TableContents">
    <w:name w:val="Table Contents"/>
    <w:basedOn w:val="Normal"/>
    <w:rsid w:val="00207439"/>
    <w:pPr>
      <w:suppressLineNumbers/>
    </w:pPr>
  </w:style>
  <w:style w:type="paragraph" w:customStyle="1" w:styleId="TableHeading">
    <w:name w:val="Table Heading"/>
    <w:basedOn w:val="TableContents"/>
    <w:rsid w:val="00207439"/>
    <w:pPr>
      <w:jc w:val="center"/>
    </w:pPr>
    <w:rPr>
      <w:b/>
      <w:bCs/>
    </w:rPr>
  </w:style>
  <w:style w:type="paragraph" w:styleId="BalloonText">
    <w:name w:val="Balloon Text"/>
    <w:basedOn w:val="Normal"/>
    <w:rsid w:val="00207439"/>
    <w:rPr>
      <w:rFonts w:ascii="Lucida Grande" w:hAnsi="Lucida Grande" w:cs="Lucida Grande"/>
      <w:sz w:val="18"/>
      <w:szCs w:val="18"/>
    </w:rPr>
  </w:style>
  <w:style w:type="paragraph" w:styleId="CommentText">
    <w:name w:val="annotation text"/>
    <w:basedOn w:val="Normal"/>
    <w:rsid w:val="00207439"/>
  </w:style>
  <w:style w:type="paragraph" w:styleId="CommentSubject">
    <w:name w:val="annotation subject"/>
    <w:basedOn w:val="CommentText"/>
    <w:rsid w:val="00207439"/>
    <w:rPr>
      <w:b/>
      <w:bCs/>
      <w:sz w:val="20"/>
      <w:szCs w:val="20"/>
    </w:rPr>
  </w:style>
  <w:style w:type="paragraph" w:customStyle="1" w:styleId="Bibliography1">
    <w:name w:val="Bibliography 1"/>
    <w:basedOn w:val="Index"/>
    <w:rsid w:val="00207439"/>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BalloonTextChar">
    <w:name w:val="Balloon Text Char"/>
    <w:basedOn w:val="DefaultParagraphFont"/>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rFonts w:ascii="Cambria" w:eastAsia="Droid Sans Fallback" w:hAnsi="Cambria" w:cs="Cambria"/>
      <w:color w:val="00000A"/>
      <w:lang w:eastAsia="en-US"/>
    </w:rPr>
  </w:style>
  <w:style w:type="character" w:customStyle="1" w:styleId="CommentSubjectChar">
    <w:name w:val="Comment Subject Char"/>
    <w:basedOn w:val="CommentTextChar"/>
    <w:rPr>
      <w:rFonts w:ascii="Cambria" w:eastAsia="Droid Sans Fallback" w:hAnsi="Cambria" w:cs="Cambria"/>
      <w:b/>
      <w:bCs/>
      <w:color w:val="00000A"/>
      <w:sz w:val="20"/>
      <w:szCs w:val="20"/>
      <w:lang w:eastAsia="en-US"/>
    </w:rPr>
  </w:style>
  <w:style w:type="paragraph" w:customStyle="1" w:styleId="Heading">
    <w:name w:val="Heading"/>
    <w:basedOn w:val="Normal"/>
    <w:next w:val="Textbody"/>
    <w:pPr>
      <w:keepNext/>
      <w:spacing w:before="240" w:after="120"/>
    </w:pPr>
    <w:rPr>
      <w:rFonts w:ascii="Arial"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styleId="Header">
    <w:name w:val="header"/>
    <w:basedOn w:val="Normal"/>
    <w:pPr>
      <w:suppressLineNumbers/>
      <w:tabs>
        <w:tab w:val="center" w:pos="4320"/>
        <w:tab w:val="right" w:pos="8640"/>
      </w:tabs>
    </w:pPr>
  </w:style>
  <w:style w:type="paragraph" w:styleId="Footer">
    <w:name w:val="footer"/>
    <w:basedOn w:val="Normal"/>
    <w:pPr>
      <w:suppressLineNumbers/>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rPr>
      <w:rFonts w:ascii="Lucida Grande" w:hAnsi="Lucida Grande" w:cs="Lucida Grande"/>
      <w:sz w:val="18"/>
      <w:szCs w:val="18"/>
    </w:rPr>
  </w:style>
  <w:style w:type="paragraph" w:styleId="CommentText">
    <w:name w:val="annotation text"/>
    <w:basedOn w:val="Normal"/>
  </w:style>
  <w:style w:type="paragraph" w:styleId="CommentSubject">
    <w:name w:val="annotation subject"/>
    <w:basedOn w:val="CommentText"/>
    <w:rPr>
      <w:b/>
      <w:bCs/>
      <w:sz w:val="20"/>
      <w:szCs w:val="20"/>
    </w:rPr>
  </w:style>
  <w:style w:type="paragraph" w:customStyle="1" w:styleId="Bibliography1">
    <w:name w:val="Bibliography 1"/>
    <w:basedOn w:val="Index"/>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uiPriority w:val="1"/>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barrick@cm.utexas.edu"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mailto:marcotte@icmb.utexas.edu" TargetMode="External"/><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openxmlformats.org/officeDocument/2006/relationships/hyperlink" Target="https://github.com/clauswilke/Ecoli_RNAseq" TargetMode="External"/><Relationship Id="rId14" Type="http://schemas.openxmlformats.org/officeDocument/2006/relationships/image" Target="media/image1.emf"/><Relationship Id="rId15" Type="http://schemas.openxmlformats.org/officeDocument/2006/relationships/oleObject" Target="embeddings/Microsoft_Equation1.bin"/><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D03DBB-855B-8A46-9A05-231F736C3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24</Pages>
  <Words>29959</Words>
  <Characters>170770</Characters>
  <Application>Microsoft Macintosh Word</Application>
  <DocSecurity>0</DocSecurity>
  <Lines>1423</Lines>
  <Paragraphs>400</Paragraphs>
  <ScaleCrop>false</ScaleCrop>
  <Company/>
  <LinksUpToDate>false</LinksUpToDate>
  <CharactersWithSpaces>200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Houser</dc:creator>
  <cp:lastModifiedBy>Claus Wilke</cp:lastModifiedBy>
  <cp:revision>9</cp:revision>
  <cp:lastPrinted>2014-08-15T15:51:00Z</cp:lastPrinted>
  <dcterms:created xsi:type="dcterms:W3CDTF">2014-09-18T21:37:00Z</dcterms:created>
  <dcterms:modified xsi:type="dcterms:W3CDTF">2014-09-23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wfw99Wfm"/&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